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3862D08" w:rsidR="00F74226" w:rsidRDefault="006B6DA9" w:rsidP="006B6DA9">
      <w:pPr>
        <w:pStyle w:val="Caption"/>
      </w:pPr>
      <w:r>
        <w:t xml:space="preserve">Figure </w:t>
      </w:r>
      <w:fldSimple w:instr=" SEQ Figure \* ARABIC ">
        <w:r w:rsidR="005F7F78">
          <w:rPr>
            <w:noProof/>
          </w:rPr>
          <w:t>1</w:t>
        </w:r>
      </w:fldSimple>
      <w:r w:rsidRPr="00DD2CC2">
        <w:t>: Relationships among interaction components of group learning (Slavin et al., 2003).</w:t>
      </w:r>
    </w:p>
    <w:p w14:paraId="7FA67709" w14:textId="79E2F32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social cohesion, cognitive-developmental and 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perspectives can be </w:t>
      </w:r>
      <w:r w:rsidR="009D164B" w:rsidRPr="0096463E">
        <w:lastRenderedPageBreak/>
        <w:t xml:space="preserve">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759139F5" w:rsidR="003F0C08" w:rsidRDefault="003F0C08" w:rsidP="003F0C08">
      <w:pPr>
        <w:pStyle w:val="Caption"/>
        <w:keepNext/>
      </w:pPr>
      <w:r>
        <w:t xml:space="preserve">Table </w:t>
      </w:r>
      <w:fldSimple w:instr=" SEQ Table \* ARABIC ">
        <w:r w:rsidR="00A02A44">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08750386"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860AD0">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860AD0" w:rsidRPr="00860AD0">
        <w:rPr>
          <w:rFonts w:ascii="Calibri" w:hAnsi="Calibri" w:cs="Calibri"/>
        </w:rPr>
        <w:t>(F. 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w:t>
      </w:r>
      <w:r w:rsidRPr="00795AA1">
        <w:lastRenderedPageBreak/>
        <w:t>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0569A8">
      <w:pPr>
        <w:pStyle w:val="Heading4"/>
      </w:pPr>
      <w:r w:rsidRPr="00D84BCE">
        <w:t>Group forming</w:t>
      </w:r>
    </w:p>
    <w:p w14:paraId="1725F30B" w14:textId="01DCBE26" w:rsidR="00D84BCE" w:rsidRDefault="00D84BCE" w:rsidP="00D84BCE">
      <w:r>
        <w:t xml:space="preserve">Many different  approaches to dynamically build </w:t>
      </w:r>
      <w:r w:rsidRPr="00D84BCE">
        <w:t>heterogeneous, homogeneous and mixed grou</w:t>
      </w:r>
      <w:r>
        <w:t>ps were proposed. Different g</w:t>
      </w:r>
      <w:r w:rsidRPr="00D84BCE">
        <w:t>rouping criteria</w:t>
      </w:r>
      <w:r>
        <w:t xml:space="preserve"> can be summed in Table </w:t>
      </w:r>
      <w:r w:rsidR="00CA33C4">
        <w:t>2</w:t>
      </w:r>
      <w:r>
        <w:t xml:space="preserve">, as proposed by </w:t>
      </w:r>
      <w:r>
        <w:fldChar w:fldCharType="begin"/>
      </w:r>
      <w:r>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fldChar w:fldCharType="separate"/>
      </w:r>
      <w:r w:rsidRPr="00D84BCE">
        <w:rPr>
          <w:rFonts w:ascii="Calibri" w:hAnsi="Calibri" w:cs="Calibri"/>
        </w:rPr>
        <w:t>(Amara et al., 2016)</w:t>
      </w:r>
      <w:r>
        <w:fldChar w:fldCharType="end"/>
      </w:r>
      <w:r>
        <w:t>.</w:t>
      </w:r>
    </w:p>
    <w:p w14:paraId="7B8C02BB" w14:textId="53B52813" w:rsidR="00CA33C4" w:rsidRDefault="00CA33C4" w:rsidP="00CA33C4">
      <w:pPr>
        <w:pStyle w:val="Caption"/>
        <w:keepNext/>
      </w:pPr>
      <w:r>
        <w:t xml:space="preserve">Table </w:t>
      </w:r>
      <w:fldSimple w:instr=" SEQ Table \* ARABIC ">
        <w:r w:rsidR="00A02A44">
          <w:rPr>
            <w:noProof/>
          </w:rPr>
          <w:t>2</w:t>
        </w:r>
      </w:fldSimple>
      <w:r>
        <w:t>: Grouping criteria</w:t>
      </w:r>
      <w:r w:rsidR="0096494D">
        <w:t xml:space="preserve"> </w:t>
      </w:r>
      <w:r w:rsidR="0096494D">
        <w:fldChar w:fldCharType="begin"/>
      </w:r>
      <w:r w:rsidR="00C40648">
        <w:instrText xml:space="preserve"> ADDIN ZOTERO_ITEM CSL_CITATION {"citationID":"lGTcsB9W","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96494D">
        <w:fldChar w:fldCharType="separate"/>
      </w:r>
      <w:r w:rsidR="0096494D" w:rsidRPr="00D84BCE">
        <w:rPr>
          <w:rFonts w:ascii="Calibri" w:hAnsi="Calibri" w:cs="Calibri"/>
        </w:rPr>
        <w:t>(Amara et al., 2016)</w:t>
      </w:r>
      <w:r w:rsidR="0096494D">
        <w:fldChar w:fldCharType="end"/>
      </w:r>
      <w:r>
        <w:t>.</w:t>
      </w:r>
    </w:p>
    <w:tbl>
      <w:tblPr>
        <w:tblStyle w:val="TableGrid"/>
        <w:tblW w:w="0" w:type="auto"/>
        <w:tblLook w:val="04A0" w:firstRow="1" w:lastRow="0" w:firstColumn="1" w:lastColumn="0" w:noHBand="0" w:noVBand="1"/>
      </w:tblPr>
      <w:tblGrid>
        <w:gridCol w:w="3020"/>
        <w:gridCol w:w="3021"/>
        <w:gridCol w:w="3021"/>
      </w:tblGrid>
      <w:tr w:rsidR="00D84BCE" w14:paraId="44B387B9" w14:textId="77777777" w:rsidTr="00D84BCE">
        <w:tc>
          <w:tcPr>
            <w:tcW w:w="3020" w:type="dxa"/>
          </w:tcPr>
          <w:p w14:paraId="76DAD51D" w14:textId="66925F78" w:rsidR="00D84BCE" w:rsidRDefault="00D84BCE" w:rsidP="00D84BCE">
            <w:r>
              <w:t>Personal characteristics</w:t>
            </w:r>
          </w:p>
        </w:tc>
        <w:tc>
          <w:tcPr>
            <w:tcW w:w="3021" w:type="dxa"/>
          </w:tcPr>
          <w:p w14:paraId="442EA369" w14:textId="35AD1293" w:rsidR="00D84BCE" w:rsidRDefault="00D84BCE" w:rsidP="00D84BCE">
            <w:r>
              <w:t>Learning behaviours</w:t>
            </w:r>
          </w:p>
        </w:tc>
        <w:tc>
          <w:tcPr>
            <w:tcW w:w="3021" w:type="dxa"/>
          </w:tcPr>
          <w:p w14:paraId="4C3FBFF2" w14:textId="6C4A9CC1" w:rsidR="00D84BCE" w:rsidRDefault="00D84BCE" w:rsidP="00D84BCE">
            <w:r>
              <w:t>Context information</w:t>
            </w:r>
          </w:p>
        </w:tc>
      </w:tr>
      <w:tr w:rsidR="00D84BCE" w14:paraId="68BC5094" w14:textId="77777777" w:rsidTr="00D84BCE">
        <w:tc>
          <w:tcPr>
            <w:tcW w:w="3020" w:type="dxa"/>
          </w:tcPr>
          <w:p w14:paraId="366A91C2" w14:textId="76843E10" w:rsidR="00D84BCE" w:rsidRDefault="00D84BCE" w:rsidP="00D84BCE">
            <w:r>
              <w:t>Age</w:t>
            </w:r>
          </w:p>
        </w:tc>
        <w:tc>
          <w:tcPr>
            <w:tcW w:w="3021" w:type="dxa"/>
          </w:tcPr>
          <w:p w14:paraId="3166993E" w14:textId="7BEF7C57" w:rsidR="00D84BCE" w:rsidRDefault="00D84BCE" w:rsidP="00D84BCE">
            <w:r>
              <w:t>Communication with partners</w:t>
            </w:r>
          </w:p>
        </w:tc>
        <w:tc>
          <w:tcPr>
            <w:tcW w:w="3021" w:type="dxa"/>
          </w:tcPr>
          <w:p w14:paraId="4811AA3A" w14:textId="1AF3B1AB" w:rsidR="00D84BCE" w:rsidRDefault="00D84BCE" w:rsidP="00D84BCE">
            <w:r>
              <w:t>Locational context (of learners and objects)</w:t>
            </w:r>
          </w:p>
        </w:tc>
      </w:tr>
      <w:tr w:rsidR="00D84BCE" w14:paraId="136A1101" w14:textId="77777777" w:rsidTr="00D84BCE">
        <w:tc>
          <w:tcPr>
            <w:tcW w:w="3020" w:type="dxa"/>
          </w:tcPr>
          <w:p w14:paraId="1B6C31FB" w14:textId="73EC7CD5" w:rsidR="00D84BCE" w:rsidRDefault="00D84BCE" w:rsidP="00D84BCE">
            <w:r>
              <w:t>Gender</w:t>
            </w:r>
          </w:p>
        </w:tc>
        <w:tc>
          <w:tcPr>
            <w:tcW w:w="3021" w:type="dxa"/>
          </w:tcPr>
          <w:p w14:paraId="20C63976" w14:textId="443FC521" w:rsidR="00D84BCE" w:rsidRDefault="00D84BCE" w:rsidP="00D84BCE">
            <w:r>
              <w:t>Communication with instructor</w:t>
            </w:r>
          </w:p>
        </w:tc>
        <w:tc>
          <w:tcPr>
            <w:tcW w:w="3021" w:type="dxa"/>
          </w:tcPr>
          <w:p w14:paraId="6F971E15" w14:textId="3C4DC6C1" w:rsidR="00D84BCE" w:rsidRDefault="00D84BCE" w:rsidP="00D84BCE">
            <w:r>
              <w:t>Time of learning</w:t>
            </w:r>
          </w:p>
        </w:tc>
      </w:tr>
      <w:tr w:rsidR="00D84BCE" w14:paraId="4B24B70D" w14:textId="77777777" w:rsidTr="00D84BCE">
        <w:tc>
          <w:tcPr>
            <w:tcW w:w="3020" w:type="dxa"/>
          </w:tcPr>
          <w:p w14:paraId="671B1320" w14:textId="7BE6848B" w:rsidR="00D84BCE" w:rsidRDefault="00D84BCE" w:rsidP="00D84BCE">
            <w:r>
              <w:t>Mother languages and mastered languages</w:t>
            </w:r>
          </w:p>
        </w:tc>
        <w:tc>
          <w:tcPr>
            <w:tcW w:w="3021" w:type="dxa"/>
          </w:tcPr>
          <w:p w14:paraId="14B9A292" w14:textId="5BD65A4B" w:rsidR="00D84BCE" w:rsidRDefault="00D84BCE" w:rsidP="00D84BCE">
            <w:r>
              <w:t>Interaction with learning objects</w:t>
            </w:r>
          </w:p>
        </w:tc>
        <w:tc>
          <w:tcPr>
            <w:tcW w:w="3021" w:type="dxa"/>
          </w:tcPr>
          <w:p w14:paraId="309E7CC1" w14:textId="7D4D2609" w:rsidR="00D84BCE" w:rsidRDefault="00D84BCE" w:rsidP="00D84BCE">
            <w:r>
              <w:t>Availability (of learners and learning objects)</w:t>
            </w:r>
          </w:p>
        </w:tc>
      </w:tr>
      <w:tr w:rsidR="00D84BCE" w14:paraId="16CEDD6F" w14:textId="77777777" w:rsidTr="00D84BCE">
        <w:tc>
          <w:tcPr>
            <w:tcW w:w="3020" w:type="dxa"/>
          </w:tcPr>
          <w:p w14:paraId="5A8F5DBD" w14:textId="132639BB" w:rsidR="00D84BCE" w:rsidRDefault="00D84BCE" w:rsidP="00D84BCE">
            <w:r>
              <w:t>Academic performance</w:t>
            </w:r>
          </w:p>
        </w:tc>
        <w:tc>
          <w:tcPr>
            <w:tcW w:w="3021" w:type="dxa"/>
          </w:tcPr>
          <w:p w14:paraId="490C0AB4" w14:textId="649D14CD" w:rsidR="00D84BCE" w:rsidRDefault="00D84BCE" w:rsidP="00D84BCE">
            <w:r>
              <w:t>Learning style</w:t>
            </w:r>
          </w:p>
        </w:tc>
        <w:tc>
          <w:tcPr>
            <w:tcW w:w="3021" w:type="dxa"/>
          </w:tcPr>
          <w:p w14:paraId="6E037C92" w14:textId="77777777" w:rsidR="00D84BCE" w:rsidRDefault="00D84BCE" w:rsidP="00D84BCE"/>
        </w:tc>
      </w:tr>
    </w:tbl>
    <w:p w14:paraId="0B149E33" w14:textId="77777777" w:rsidR="00D84BCE" w:rsidRDefault="00D84BCE" w:rsidP="00D84BCE"/>
    <w:p w14:paraId="3DE632B6" w14:textId="5C955BE9" w:rsidR="00D84BCE" w:rsidRPr="00D84BCE" w:rsidRDefault="00BB2E5C" w:rsidP="007A2E9A">
      <w:r>
        <w:t>Many studies have been conducted regarding mixing or keeping homogenous</w:t>
      </w:r>
      <w:r w:rsidR="007A2E9A">
        <w:t xml:space="preserve"> group</w:t>
      </w:r>
      <w:r w:rsidR="004C7EA9">
        <w:t xml:space="preserve"> pairing</w:t>
      </w:r>
      <w:r w:rsidR="007A2E9A">
        <w:t xml:space="preserve"> regarding different student metrics like age</w:t>
      </w:r>
      <w:r w:rsidR="005F2A72">
        <w:t xml:space="preserve"> </w:t>
      </w:r>
      <w:r w:rsidR="005F2A72">
        <w:fldChar w:fldCharType="begin"/>
      </w:r>
      <w:r w:rsidR="005F2A72">
        <w:instrText xml:space="preserve"> ADDIN ZOTERO_ITEM CSL_CITATION {"citationID":"fDqA2gy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5F2A72">
        <w:fldChar w:fldCharType="separate"/>
      </w:r>
      <w:r w:rsidR="005F2A72" w:rsidRPr="005F2A72">
        <w:rPr>
          <w:rFonts w:ascii="Calibri" w:hAnsi="Calibri" w:cs="Calibri"/>
          <w:kern w:val="0"/>
          <w:szCs w:val="24"/>
        </w:rPr>
        <w:t>(Magnusson &amp; Bäckman, 2022)</w:t>
      </w:r>
      <w:r w:rsidR="005F2A72">
        <w:fldChar w:fldCharType="end"/>
      </w:r>
      <w:r w:rsidR="007A2E9A">
        <w:t>, personality type</w:t>
      </w:r>
      <w:r w:rsidR="005F2A72">
        <w:t xml:space="preserve"> </w:t>
      </w:r>
      <w:r w:rsidR="005F2A72">
        <w:fldChar w:fldCharType="begin"/>
      </w:r>
      <w:r w:rsidR="005F2A72">
        <w:instrText xml:space="preserve"> ADDIN ZOTERO_ITEM CSL_CITATION {"citationID":"XheqTmLO","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5F2A72">
        <w:fldChar w:fldCharType="separate"/>
      </w:r>
      <w:r w:rsidR="005F2A72" w:rsidRPr="005F2A72">
        <w:rPr>
          <w:rFonts w:ascii="Calibri" w:hAnsi="Calibri" w:cs="Calibri"/>
        </w:rPr>
        <w:t>(Zhang et al., 2022)</w:t>
      </w:r>
      <w:r w:rsidR="005F2A72">
        <w:fldChar w:fldCharType="end"/>
      </w:r>
      <w:r w:rsidR="007A2E9A">
        <w:t>, gender</w:t>
      </w:r>
      <w:r w:rsidR="004C7EA9">
        <w:t xml:space="preserve"> </w:t>
      </w:r>
      <w:r w:rsidR="004C7EA9">
        <w:fldChar w:fldCharType="begin"/>
      </w:r>
      <w:r w:rsidR="004C7EA9">
        <w:instrText xml:space="preserve"> ADDIN ZOTERO_ITEM CSL_CITATION {"citationID":"Ej0lExCB","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4C7EA9">
        <w:fldChar w:fldCharType="separate"/>
      </w:r>
      <w:r w:rsidR="004C7EA9" w:rsidRPr="004C7EA9">
        <w:rPr>
          <w:rFonts w:ascii="Calibri" w:hAnsi="Calibri" w:cs="Calibri"/>
        </w:rPr>
        <w:t>(Yu-Tzu Lin et al., 2020)</w:t>
      </w:r>
      <w:r w:rsidR="004C7EA9">
        <w:fldChar w:fldCharType="end"/>
      </w:r>
      <w:r w:rsidR="005F2A72">
        <w:t xml:space="preserve">, student performance </w:t>
      </w:r>
      <w:r w:rsidR="005F2A72">
        <w:fldChar w:fldCharType="begin"/>
      </w:r>
      <w:r w:rsidR="005F2A72">
        <w:instrText xml:space="preserve"> ADDIN ZOTERO_ITEM CSL_CITATION {"citationID":"jRhJC4dR","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5F2A72">
        <w:fldChar w:fldCharType="separate"/>
      </w:r>
      <w:r w:rsidR="005F2A72" w:rsidRPr="005F2A72">
        <w:rPr>
          <w:rFonts w:ascii="Calibri" w:hAnsi="Calibri" w:cs="Calibri"/>
        </w:rPr>
        <w:t>(Wyman &amp; Watson, 2020)</w:t>
      </w:r>
      <w:r w:rsidR="005F2A72">
        <w:fldChar w:fldCharType="end"/>
      </w:r>
      <w:r w:rsidR="007A2E9A">
        <w:t xml:space="preserve"> et cetera</w:t>
      </w:r>
      <w:r w:rsidR="004C7EA9">
        <w:t xml:space="preserve"> in accounts for </w:t>
      </w:r>
      <w:r w:rsidR="004C7EA9" w:rsidRPr="004C7EA9">
        <w:t>performance, social learning, and other variables related to the group's activities or interactions</w:t>
      </w:r>
      <w:r w:rsidR="00D84BCE">
        <w:t xml:space="preserve">. Different algorithms for group forming are also a subject of debate </w:t>
      </w:r>
      <w:r w:rsidR="00390614">
        <w:fldChar w:fldCharType="begin"/>
      </w:r>
      <w:r w:rsidR="00390614">
        <w:instrText xml:space="preserve"> ADDIN ZOTERO_ITEM CSL_CITATION {"citationID":"srBLo42V","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390614">
        <w:fldChar w:fldCharType="separate"/>
      </w:r>
      <w:r w:rsidR="00390614" w:rsidRPr="00390614">
        <w:rPr>
          <w:rFonts w:ascii="Calibri" w:hAnsi="Calibri" w:cs="Calibri"/>
        </w:rPr>
        <w:t>(Amara et al., 2021)</w:t>
      </w:r>
      <w:r w:rsidR="00390614">
        <w:fldChar w:fldCharType="end"/>
      </w:r>
      <w:r w:rsidR="00390614">
        <w:t>.</w:t>
      </w:r>
      <w:r w:rsidR="00126CCC">
        <w:t xml:space="preserve"> </w:t>
      </w:r>
      <w:r w:rsidR="00860AD0">
        <w:t>Regarding group size, s</w:t>
      </w:r>
      <w:r w:rsidR="00860AD0" w:rsidRPr="00860AD0">
        <w:t>ome support larger groups for quality results, while others advocate for smaller groups fostering competence and motivation</w:t>
      </w:r>
      <w:r w:rsidR="00860AD0">
        <w:t xml:space="preserve"> </w:t>
      </w:r>
      <w:r w:rsidR="00860AD0">
        <w:fldChar w:fldCharType="begin"/>
      </w:r>
      <w:r w:rsidR="00860AD0">
        <w:instrText xml:space="preserve"> ADDIN ZOTERO_ITEM CSL_CITATION {"citationID":"rQWy37es","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860AD0">
        <w:fldChar w:fldCharType="separate"/>
      </w:r>
      <w:r w:rsidR="00860AD0" w:rsidRPr="00860AD0">
        <w:rPr>
          <w:rFonts w:ascii="Calibri" w:hAnsi="Calibri" w:cs="Calibri"/>
        </w:rPr>
        <w:t>(A. Ahmad et al., 2021)</w:t>
      </w:r>
      <w:r w:rsidR="00860AD0">
        <w:fldChar w:fldCharType="end"/>
      </w:r>
      <w:r w:rsidR="00860AD0" w:rsidRPr="00860AD0">
        <w:t xml:space="preserve">. These varying results could stem from differences in experimental setups, study areas, or observed </w:t>
      </w:r>
      <w:proofErr w:type="spellStart"/>
      <w:r w:rsidR="00860AD0" w:rsidRPr="00860AD0">
        <w:t>behaviors</w:t>
      </w:r>
      <w:proofErr w:type="spellEnd"/>
      <w:r w:rsidR="00556116">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lastRenderedPageBreak/>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24A96287"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5F7F78">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lastRenderedPageBreak/>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457B53">
        <w:rPr>
          <w:lang w:val="sl-SI"/>
        </w:rPr>
        <w:t>for</w:t>
      </w:r>
      <w:proofErr w:type="spellEnd"/>
      <w:r w:rsidR="00457B53">
        <w:rPr>
          <w:lang w:val="sl-SI"/>
        </w:rPr>
        <w:t xml:space="preserve"> a total </w:t>
      </w:r>
      <w:proofErr w:type="spellStart"/>
      <w:r w:rsidR="00457B53">
        <w:rPr>
          <w:lang w:val="sl-SI"/>
        </w:rPr>
        <w:t>of</w:t>
      </w:r>
      <w:proofErr w:type="spellEnd"/>
      <w:r w:rsidR="00457B53">
        <w:rPr>
          <w:lang w:val="sl-SI"/>
        </w:rPr>
        <w:t xml:space="preserve"> 89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576816F6"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5F2A72">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ODtt60Ak/YVJEEFwv","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w:t>
      </w:r>
      <w:proofErr w:type="spellStart"/>
      <w:r w:rsidR="003C671A">
        <w:t>questionaire</w:t>
      </w:r>
      <w:proofErr w:type="spellEnd"/>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lastRenderedPageBreak/>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718304A9" w:rsidR="005A250D" w:rsidRPr="00700563" w:rsidRDefault="005A250D" w:rsidP="005A250D">
      <w:pPr>
        <w:rPr>
          <w:lang w:val="sl-SI"/>
        </w:rPr>
      </w:pPr>
      <w:r w:rsidRPr="005A250D">
        <w:t xml:space="preserve">In pursuit of internal consistency, we adopted </w:t>
      </w:r>
      <w:r w:rsidR="00CA33C4">
        <w:t>Kronbach alpha</w:t>
      </w:r>
      <w:r w:rsidRPr="005A250D">
        <w:t xml:space="preserve"> for </w:t>
      </w:r>
      <w:r w:rsidR="00CA33C4">
        <w:t xml:space="preserve">variables, measured with separate tests with multiple questions, them being in Table </w:t>
      </w:r>
      <w:r w:rsidR="00A02A44">
        <w:t xml:space="preserve">3. Anxiety and motivation tests internal consistency were good, as is suspected from </w:t>
      </w:r>
      <w:proofErr w:type="spellStart"/>
      <w:r w:rsidR="00A02A44">
        <w:t>litterature</w:t>
      </w:r>
      <w:proofErr w:type="spellEnd"/>
      <w:r w:rsidR="00A02A44">
        <w:t xml:space="preserve">. On the other hand, MBTI dimensions </w:t>
      </w:r>
      <w:r w:rsidR="00EC0CAD">
        <w:t xml:space="preserve">can be a subject of debate. In our sample, </w:t>
      </w:r>
      <w:proofErr w:type="spellStart"/>
      <w:r w:rsidR="00EC0CAD">
        <w:t>inernal</w:t>
      </w:r>
      <w:proofErr w:type="spellEnd"/>
      <w:r w:rsidR="00EC0CAD">
        <w:t xml:space="preserve"> consistency for introversion and judging dimensions were acceptable, while feeling dimension is poor and sensing dimension is unacceptable.</w:t>
      </w:r>
    </w:p>
    <w:p w14:paraId="2C2850A2" w14:textId="71B381AB" w:rsidR="00A02A44" w:rsidRDefault="00A02A44" w:rsidP="00A02A44">
      <w:pPr>
        <w:pStyle w:val="Caption"/>
        <w:keepNext/>
      </w:pPr>
      <w:r>
        <w:t xml:space="preserve">Table </w:t>
      </w:r>
      <w:fldSimple w:instr=" SEQ Table \* ARABIC ">
        <w:r>
          <w:rPr>
            <w:noProof/>
          </w:rPr>
          <w:t>3</w:t>
        </w:r>
      </w:fldSimple>
      <w:r>
        <w:t xml:space="preserve">: Internal consistency test using </w:t>
      </w:r>
      <w:r w:rsidRPr="00731978">
        <w:t>Kronbach alpha</w:t>
      </w:r>
      <w:r>
        <w:t>.</w:t>
      </w:r>
    </w:p>
    <w:tbl>
      <w:tblPr>
        <w:tblStyle w:val="TableGrid"/>
        <w:tblW w:w="8075" w:type="dxa"/>
        <w:tblLook w:val="04A0" w:firstRow="1" w:lastRow="0" w:firstColumn="1" w:lastColumn="0" w:noHBand="0" w:noVBand="1"/>
      </w:tblPr>
      <w:tblGrid>
        <w:gridCol w:w="2277"/>
        <w:gridCol w:w="1971"/>
        <w:gridCol w:w="1417"/>
        <w:gridCol w:w="2410"/>
      </w:tblGrid>
      <w:tr w:rsidR="00A02A44" w14:paraId="2C0318AE" w14:textId="77777777" w:rsidTr="00A02A44">
        <w:tc>
          <w:tcPr>
            <w:tcW w:w="2277" w:type="dxa"/>
          </w:tcPr>
          <w:p w14:paraId="5ABE8529" w14:textId="5D26FE6E" w:rsidR="00A02A44" w:rsidRDefault="00A02A44" w:rsidP="00A02A44">
            <w:r>
              <w:t>Variable</w:t>
            </w:r>
          </w:p>
        </w:tc>
        <w:tc>
          <w:tcPr>
            <w:tcW w:w="1971" w:type="dxa"/>
          </w:tcPr>
          <w:p w14:paraId="65A39CAE" w14:textId="315DBE01" w:rsidR="00A02A44" w:rsidRDefault="00A02A44" w:rsidP="00A02A44">
            <w:r>
              <w:t>Number of items (question)</w:t>
            </w:r>
          </w:p>
        </w:tc>
        <w:tc>
          <w:tcPr>
            <w:tcW w:w="1417" w:type="dxa"/>
          </w:tcPr>
          <w:p w14:paraId="406AC05D" w14:textId="1B173D9E" w:rsidR="00A02A44" w:rsidRDefault="00A02A44" w:rsidP="00A02A44">
            <w:r>
              <w:t>Value</w:t>
            </w:r>
          </w:p>
        </w:tc>
        <w:tc>
          <w:tcPr>
            <w:tcW w:w="2410" w:type="dxa"/>
          </w:tcPr>
          <w:p w14:paraId="67791AB9" w14:textId="31B7B968" w:rsidR="00A02A44" w:rsidRDefault="00A02A44" w:rsidP="00A02A44">
            <w:r>
              <w:t>95% confidence interval</w:t>
            </w:r>
          </w:p>
        </w:tc>
      </w:tr>
      <w:tr w:rsidR="00A02A44" w14:paraId="55EFAC52" w14:textId="77777777" w:rsidTr="00A02A44">
        <w:tc>
          <w:tcPr>
            <w:tcW w:w="2277" w:type="dxa"/>
          </w:tcPr>
          <w:p w14:paraId="0DD68D27" w14:textId="2EE1877E" w:rsidR="00A02A44" w:rsidRPr="009B053B" w:rsidRDefault="00A02A44" w:rsidP="00A02A44">
            <w:pPr>
              <w:rPr>
                <w:lang w:val="sl-SI"/>
              </w:rPr>
            </w:pPr>
            <w:proofErr w:type="spellStart"/>
            <w:r>
              <w:rPr>
                <w:lang w:val="sl-SI"/>
              </w:rPr>
              <w:t>Math</w:t>
            </w:r>
            <w:proofErr w:type="spellEnd"/>
            <w:r>
              <w:rPr>
                <w:lang w:val="sl-SI"/>
              </w:rPr>
              <w:t xml:space="preserve">. </w:t>
            </w:r>
            <w:proofErr w:type="spellStart"/>
            <w:r>
              <w:rPr>
                <w:lang w:val="sl-SI"/>
              </w:rPr>
              <w:t>anxiety</w:t>
            </w:r>
            <w:proofErr w:type="spellEnd"/>
          </w:p>
        </w:tc>
        <w:tc>
          <w:tcPr>
            <w:tcW w:w="1971" w:type="dxa"/>
          </w:tcPr>
          <w:p w14:paraId="3D30004E" w14:textId="14713DAF" w:rsidR="00A02A44" w:rsidRDefault="00A02A44" w:rsidP="00A02A44">
            <w:r>
              <w:t>9</w:t>
            </w:r>
          </w:p>
        </w:tc>
        <w:tc>
          <w:tcPr>
            <w:tcW w:w="1417" w:type="dxa"/>
          </w:tcPr>
          <w:p w14:paraId="1257A484" w14:textId="07747A87" w:rsidR="00A02A44" w:rsidRPr="002E41BC" w:rsidRDefault="00A02A44" w:rsidP="00A02A44">
            <w:r>
              <w:t>0.77</w:t>
            </w:r>
          </w:p>
        </w:tc>
        <w:tc>
          <w:tcPr>
            <w:tcW w:w="2410" w:type="dxa"/>
          </w:tcPr>
          <w:p w14:paraId="272BC9F6" w14:textId="105B7EFF" w:rsidR="00A02A44" w:rsidRDefault="00A02A44" w:rsidP="00A02A44">
            <w:r w:rsidRPr="00A02A44">
              <w:rPr>
                <w:lang w:val="sl"/>
              </w:rPr>
              <w:t>[0.68, 0.83]</w:t>
            </w:r>
          </w:p>
        </w:tc>
      </w:tr>
      <w:tr w:rsidR="00A02A44" w14:paraId="59B3EEBD" w14:textId="77777777" w:rsidTr="00A02A44">
        <w:tc>
          <w:tcPr>
            <w:tcW w:w="2277" w:type="dxa"/>
          </w:tcPr>
          <w:p w14:paraId="66B2AA57" w14:textId="5D5D3BB2" w:rsidR="00A02A44" w:rsidRPr="009B053B" w:rsidRDefault="00A02A44" w:rsidP="00A02A44">
            <w:pPr>
              <w:rPr>
                <w:lang w:val="sl-SI"/>
              </w:rPr>
            </w:pPr>
            <w:proofErr w:type="spellStart"/>
            <w:r>
              <w:rPr>
                <w:lang w:val="sl-SI"/>
              </w:rPr>
              <w:t>Math</w:t>
            </w:r>
            <w:proofErr w:type="spellEnd"/>
            <w:r>
              <w:rPr>
                <w:lang w:val="sl-SI"/>
              </w:rPr>
              <w:t xml:space="preserve">. </w:t>
            </w:r>
            <w:proofErr w:type="spellStart"/>
            <w:r>
              <w:rPr>
                <w:lang w:val="sl-SI"/>
              </w:rPr>
              <w:t>motivation</w:t>
            </w:r>
            <w:proofErr w:type="spellEnd"/>
          </w:p>
        </w:tc>
        <w:tc>
          <w:tcPr>
            <w:tcW w:w="1971" w:type="dxa"/>
          </w:tcPr>
          <w:p w14:paraId="13042832" w14:textId="1C0C06E5" w:rsidR="00A02A44" w:rsidRDefault="00A02A44" w:rsidP="00A02A44">
            <w:r>
              <w:t>7</w:t>
            </w:r>
          </w:p>
        </w:tc>
        <w:tc>
          <w:tcPr>
            <w:tcW w:w="1417" w:type="dxa"/>
          </w:tcPr>
          <w:p w14:paraId="3DD0AEFD" w14:textId="3778456C" w:rsidR="00A02A44" w:rsidRDefault="00A02A44" w:rsidP="00A02A44">
            <w:r>
              <w:t>0.87</w:t>
            </w:r>
          </w:p>
        </w:tc>
        <w:tc>
          <w:tcPr>
            <w:tcW w:w="2410" w:type="dxa"/>
          </w:tcPr>
          <w:p w14:paraId="2F61E5A6" w14:textId="6AA46E64" w:rsidR="00A02A44" w:rsidRDefault="00A02A44" w:rsidP="00A02A44">
            <w:r w:rsidRPr="00A02A44">
              <w:rPr>
                <w:lang w:val="sl"/>
              </w:rPr>
              <w:t>[0.83, 0.91]</w:t>
            </w:r>
          </w:p>
        </w:tc>
      </w:tr>
      <w:tr w:rsidR="00A02A44" w14:paraId="2BCB2034" w14:textId="77777777" w:rsidTr="00A02A44">
        <w:tc>
          <w:tcPr>
            <w:tcW w:w="2277" w:type="dxa"/>
          </w:tcPr>
          <w:p w14:paraId="5F41408F" w14:textId="4037071F" w:rsidR="00A02A44" w:rsidRPr="009B053B" w:rsidRDefault="00A02A44" w:rsidP="00A02A44">
            <w:pPr>
              <w:rPr>
                <w:lang w:val="sl-SI"/>
              </w:rPr>
            </w:pPr>
            <w:proofErr w:type="spellStart"/>
            <w:r>
              <w:rPr>
                <w:lang w:val="sl-SI"/>
              </w:rPr>
              <w:t>Introversion</w:t>
            </w:r>
            <w:proofErr w:type="spellEnd"/>
          </w:p>
        </w:tc>
        <w:tc>
          <w:tcPr>
            <w:tcW w:w="1971" w:type="dxa"/>
          </w:tcPr>
          <w:p w14:paraId="478FA5A1" w14:textId="5ABB029C" w:rsidR="00A02A44" w:rsidRDefault="00A02A44" w:rsidP="00A02A44">
            <w:r>
              <w:t>8</w:t>
            </w:r>
          </w:p>
        </w:tc>
        <w:tc>
          <w:tcPr>
            <w:tcW w:w="1417" w:type="dxa"/>
          </w:tcPr>
          <w:p w14:paraId="7059B23D" w14:textId="3FE23652" w:rsidR="00A02A44" w:rsidRDefault="00A02A44" w:rsidP="00A02A44">
            <w:r>
              <w:t>0.69</w:t>
            </w:r>
          </w:p>
        </w:tc>
        <w:tc>
          <w:tcPr>
            <w:tcW w:w="2410" w:type="dxa"/>
          </w:tcPr>
          <w:p w14:paraId="46224558" w14:textId="235D6A61" w:rsidR="00A02A44" w:rsidRDefault="00A02A44" w:rsidP="00A02A44">
            <w:r>
              <w:t>[0.58, 0.78]</w:t>
            </w:r>
          </w:p>
        </w:tc>
      </w:tr>
      <w:tr w:rsidR="00A02A44" w14:paraId="10761DF6" w14:textId="77777777" w:rsidTr="00A02A44">
        <w:tc>
          <w:tcPr>
            <w:tcW w:w="2277" w:type="dxa"/>
          </w:tcPr>
          <w:p w14:paraId="4052D651" w14:textId="609C2C0B" w:rsidR="00A02A44" w:rsidRDefault="00A02A44" w:rsidP="00A02A44">
            <w:pPr>
              <w:rPr>
                <w:lang w:val="sl-SI"/>
              </w:rPr>
            </w:pPr>
            <w:proofErr w:type="spellStart"/>
            <w:r>
              <w:rPr>
                <w:lang w:val="sl-SI"/>
              </w:rPr>
              <w:t>Sensing</w:t>
            </w:r>
            <w:proofErr w:type="spellEnd"/>
          </w:p>
        </w:tc>
        <w:tc>
          <w:tcPr>
            <w:tcW w:w="1971" w:type="dxa"/>
          </w:tcPr>
          <w:p w14:paraId="44F4C4DB" w14:textId="535FEE5E" w:rsidR="00A02A44" w:rsidRDefault="00A02A44" w:rsidP="00A02A44">
            <w:r>
              <w:t>8</w:t>
            </w:r>
          </w:p>
        </w:tc>
        <w:tc>
          <w:tcPr>
            <w:tcW w:w="1417" w:type="dxa"/>
          </w:tcPr>
          <w:p w14:paraId="7D30E0D1" w14:textId="0FF91E99" w:rsidR="00A02A44" w:rsidRDefault="00A02A44" w:rsidP="00A02A44">
            <w:r>
              <w:t>0.47</w:t>
            </w:r>
          </w:p>
        </w:tc>
        <w:tc>
          <w:tcPr>
            <w:tcW w:w="2410" w:type="dxa"/>
          </w:tcPr>
          <w:p w14:paraId="21055149" w14:textId="34BD8206" w:rsidR="00A02A44" w:rsidRPr="00A02A44" w:rsidRDefault="00A02A44" w:rsidP="00A02A44">
            <w:pPr>
              <w:rPr>
                <w:lang w:val="sl-SI"/>
              </w:rPr>
            </w:pPr>
            <w:r w:rsidRPr="00A02A44">
              <w:rPr>
                <w:lang w:val="sl-SI"/>
              </w:rPr>
              <w:t>[0.</w:t>
            </w:r>
            <w:r>
              <w:rPr>
                <w:lang w:val="sl-SI"/>
              </w:rPr>
              <w:t>28,</w:t>
            </w:r>
            <w:r w:rsidRPr="00A02A44">
              <w:rPr>
                <w:lang w:val="sl-SI"/>
              </w:rPr>
              <w:t xml:space="preserve"> 0.</w:t>
            </w:r>
            <w:r>
              <w:rPr>
                <w:lang w:val="sl-SI"/>
              </w:rPr>
              <w:t>62</w:t>
            </w:r>
            <w:r w:rsidRPr="00A02A44">
              <w:rPr>
                <w:lang w:val="sl-SI"/>
              </w:rPr>
              <w:t>]</w:t>
            </w:r>
          </w:p>
          <w:p w14:paraId="572DBB45" w14:textId="77777777" w:rsidR="00A02A44" w:rsidRDefault="00A02A44" w:rsidP="00A02A44"/>
        </w:tc>
      </w:tr>
      <w:tr w:rsidR="00A02A44" w14:paraId="2B62E499" w14:textId="77777777" w:rsidTr="00A02A44">
        <w:tc>
          <w:tcPr>
            <w:tcW w:w="2277" w:type="dxa"/>
          </w:tcPr>
          <w:p w14:paraId="17731339" w14:textId="0326C5A7" w:rsidR="00A02A44" w:rsidRDefault="00A02A44" w:rsidP="00A02A44">
            <w:pPr>
              <w:rPr>
                <w:lang w:val="sl-SI"/>
              </w:rPr>
            </w:pPr>
            <w:proofErr w:type="spellStart"/>
            <w:r>
              <w:rPr>
                <w:lang w:val="sl-SI"/>
              </w:rPr>
              <w:t>Feeling</w:t>
            </w:r>
            <w:proofErr w:type="spellEnd"/>
          </w:p>
        </w:tc>
        <w:tc>
          <w:tcPr>
            <w:tcW w:w="1971" w:type="dxa"/>
          </w:tcPr>
          <w:p w14:paraId="34B521E3" w14:textId="224861DE" w:rsidR="00A02A44" w:rsidRDefault="00A02A44" w:rsidP="00A02A44">
            <w:r>
              <w:t>8</w:t>
            </w:r>
          </w:p>
        </w:tc>
        <w:tc>
          <w:tcPr>
            <w:tcW w:w="1417" w:type="dxa"/>
          </w:tcPr>
          <w:p w14:paraId="23E1D370" w14:textId="2A90AEEF" w:rsidR="00A02A44" w:rsidRDefault="00A02A44" w:rsidP="00A02A44">
            <w:r>
              <w:t>0.54</w:t>
            </w:r>
          </w:p>
        </w:tc>
        <w:tc>
          <w:tcPr>
            <w:tcW w:w="2410" w:type="dxa"/>
          </w:tcPr>
          <w:p w14:paraId="29793E97" w14:textId="6848EC9E" w:rsidR="00A02A44" w:rsidRDefault="00A02A44" w:rsidP="00A02A44">
            <w:r>
              <w:t>[0.39, 0.68]</w:t>
            </w:r>
          </w:p>
        </w:tc>
      </w:tr>
      <w:tr w:rsidR="00A02A44" w14:paraId="1A64405E" w14:textId="77777777" w:rsidTr="00A02A44">
        <w:tc>
          <w:tcPr>
            <w:tcW w:w="2277" w:type="dxa"/>
          </w:tcPr>
          <w:p w14:paraId="7EF27BBD" w14:textId="34707EBE" w:rsidR="00A02A44" w:rsidRDefault="00A02A44" w:rsidP="00A02A44">
            <w:pPr>
              <w:rPr>
                <w:lang w:val="sl-SI"/>
              </w:rPr>
            </w:pPr>
            <w:proofErr w:type="spellStart"/>
            <w:r>
              <w:rPr>
                <w:lang w:val="sl-SI"/>
              </w:rPr>
              <w:t>Judging</w:t>
            </w:r>
            <w:proofErr w:type="spellEnd"/>
          </w:p>
        </w:tc>
        <w:tc>
          <w:tcPr>
            <w:tcW w:w="1971" w:type="dxa"/>
          </w:tcPr>
          <w:p w14:paraId="37820323" w14:textId="4DDF53B2" w:rsidR="00A02A44" w:rsidRDefault="00A02A44" w:rsidP="00A02A44">
            <w:r>
              <w:t>8</w:t>
            </w:r>
          </w:p>
        </w:tc>
        <w:tc>
          <w:tcPr>
            <w:tcW w:w="1417" w:type="dxa"/>
          </w:tcPr>
          <w:p w14:paraId="11BF2AC3" w14:textId="4B6EBBFA" w:rsidR="00A02A44" w:rsidRDefault="00A02A44" w:rsidP="00A02A44">
            <w:r>
              <w:t>0.71</w:t>
            </w:r>
          </w:p>
        </w:tc>
        <w:tc>
          <w:tcPr>
            <w:tcW w:w="2410" w:type="dxa"/>
          </w:tcPr>
          <w:p w14:paraId="6DD83488" w14:textId="377529FC" w:rsidR="00A02A44" w:rsidRPr="00A02A44" w:rsidRDefault="00A02A44" w:rsidP="00A02A44">
            <w:pPr>
              <w:rPr>
                <w:lang w:val="sl-SI"/>
              </w:rPr>
            </w:pPr>
            <w:r w:rsidRPr="00A02A44">
              <w:rPr>
                <w:lang w:val="sl-SI"/>
              </w:rPr>
              <w:t>[0.60</w:t>
            </w:r>
            <w:r>
              <w:rPr>
                <w:lang w:val="sl-SI"/>
              </w:rPr>
              <w:t>,</w:t>
            </w:r>
            <w:r w:rsidRPr="00A02A44">
              <w:rPr>
                <w:lang w:val="sl-SI"/>
              </w:rPr>
              <w:t xml:space="preserve"> 0.79 ]</w:t>
            </w:r>
          </w:p>
        </w:tc>
      </w:tr>
    </w:tbl>
    <w:p w14:paraId="30646440" w14:textId="77777777" w:rsidR="009B053B" w:rsidRDefault="009B053B" w:rsidP="005A250D"/>
    <w:p w14:paraId="6DF3B44A" w14:textId="21B3AC06" w:rsidR="00457B53" w:rsidRPr="00457B53" w:rsidRDefault="005F7F78" w:rsidP="005F7F78">
      <w:pPr>
        <w:pStyle w:val="Heading3"/>
      </w:pPr>
      <w:r>
        <w:t>Dataset description</w:t>
      </w:r>
    </w:p>
    <w:p w14:paraId="0F3BB519" w14:textId="3FF48D4A" w:rsidR="00473602" w:rsidRDefault="00473602" w:rsidP="002258EE">
      <w:r>
        <w:t xml:space="preserve">Dataset description with quantile information </w:t>
      </w:r>
      <w:r w:rsidR="00711390">
        <w:t xml:space="preserve">is summarized in </w:t>
      </w:r>
      <w:r w:rsidR="00972B60">
        <w:t xml:space="preserve">Table </w:t>
      </w:r>
      <w:r w:rsidR="001E2D65">
        <w:t>4a and 4b</w:t>
      </w:r>
      <w:r>
        <w:t>.</w:t>
      </w:r>
    </w:p>
    <w:p w14:paraId="559FB9E5" w14:textId="50E85E00" w:rsidR="00711390" w:rsidRDefault="00711390" w:rsidP="00711390">
      <w:pPr>
        <w:pStyle w:val="Caption"/>
        <w:keepNext/>
      </w:pPr>
      <w:r>
        <w:t xml:space="preserve">Table </w:t>
      </w:r>
      <w:fldSimple w:instr=" SEQ Table \* ARABIC ">
        <w:r w:rsidR="00A02A44">
          <w:rPr>
            <w:noProof/>
          </w:rPr>
          <w:t>4</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lastRenderedPageBreak/>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61AD570" w:rsidR="00711390" w:rsidRDefault="00711390" w:rsidP="00711390">
      <w:pPr>
        <w:pStyle w:val="Caption"/>
        <w:keepNext/>
      </w:pPr>
      <w:r>
        <w:t xml:space="preserve">Table </w:t>
      </w:r>
      <w:r w:rsidR="001E2D65">
        <w:t>4</w:t>
      </w:r>
      <w:r w:rsidR="00972B60">
        <w:t xml:space="preserve">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1C83B426" w:rsidR="00A87B5F" w:rsidRDefault="00473602" w:rsidP="002258EE">
      <w:r>
        <w:t xml:space="preserve">Distribution of target and predictor variables can be found in </w:t>
      </w:r>
      <w:r w:rsidR="005F7F78">
        <w:t>Figure 1</w:t>
      </w:r>
      <w:r>
        <w:t xml:space="preserv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w:t>
      </w:r>
      <w:r w:rsidR="00C40648">
        <w:t>feature</w:t>
      </w:r>
      <w:r w:rsidR="00577D94" w:rsidRPr="00577D94">
        <w:t xml:space="preserve"> </w:t>
      </w:r>
      <w:proofErr w:type="spellStart"/>
      <w:r w:rsidR="00577D94" w:rsidRPr="00577D94">
        <w:t>modeling</w:t>
      </w:r>
      <w:proofErr w:type="spellEnd"/>
      <w:r w:rsidR="00C40648">
        <w:t xml:space="preserve"> </w:t>
      </w:r>
      <w:r w:rsidR="00C40648">
        <w:fldChar w:fldCharType="begin"/>
      </w:r>
      <w:r w:rsidR="00C40648">
        <w:instrText xml:space="preserve"> ADDIN ZOTERO_ITEM CSL_CITATION {"citationID":"PtUwGdQg","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C40648">
        <w:fldChar w:fldCharType="separate"/>
      </w:r>
      <w:r w:rsidR="00C40648" w:rsidRPr="00C40648">
        <w:rPr>
          <w:rFonts w:ascii="Calibri" w:hAnsi="Calibri" w:cs="Calibri"/>
        </w:rPr>
        <w:t>(Rado et al., 2019; Tavazzi et al., 2020)</w:t>
      </w:r>
      <w:r w:rsidR="00C40648">
        <w:fldChar w:fldCharType="end"/>
      </w:r>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0BE64197" w14:textId="77777777" w:rsidR="005F7F78" w:rsidRDefault="007B0978" w:rsidP="005F7F78">
      <w:pPr>
        <w:keepNext/>
      </w:pPr>
      <w:r w:rsidRPr="007B0978">
        <w:rPr>
          <w:noProof/>
        </w:rPr>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73881AF0" w14:textId="4F4DB052" w:rsidR="00BF2302" w:rsidRDefault="005F7F78" w:rsidP="005F7F78">
      <w:pPr>
        <w:pStyle w:val="Caption"/>
      </w:pPr>
      <w:r>
        <w:t>Figure 2: Histograms of target (pink) and predictor variables.</w:t>
      </w:r>
    </w:p>
    <w:p w14:paraId="36BA8B4D" w14:textId="505CB049"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5E29A2">
        <w:t xml:space="preserve"> </w:t>
      </w:r>
      <w:r w:rsidR="005E29A2">
        <w:fldChar w:fldCharType="begin"/>
      </w:r>
      <w:r w:rsidR="005E29A2">
        <w:instrText xml:space="preserve"> ADDIN ZOTERO_ITEM CSL_CITATION {"citationID":"HuIv37m4","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5E29A2">
        <w:fldChar w:fldCharType="separate"/>
      </w:r>
      <w:r w:rsidR="005E29A2" w:rsidRPr="005E29A2">
        <w:rPr>
          <w:rFonts w:ascii="Calibri" w:hAnsi="Calibri" w:cs="Calibri"/>
        </w:rPr>
        <w:t>(Patil &amp; Franken, 2021)</w:t>
      </w:r>
      <w:r w:rsidR="005E29A2">
        <w:fldChar w:fldCharType="end"/>
      </w:r>
      <w:r w:rsidRPr="00577D94">
        <w:t>.</w:t>
      </w:r>
      <w:r w:rsidR="00E46ED3">
        <w:t xml:space="preserve"> </w:t>
      </w:r>
      <w:r w:rsidR="0073498B">
        <w:t xml:space="preserve">Note that </w:t>
      </w:r>
      <w:r w:rsidR="0073498B">
        <w:lastRenderedPageBreak/>
        <w:t xml:space="preserve">we only provide correlation matrix, but in feature selection do not account for </w:t>
      </w:r>
      <w:r w:rsidR="00E46ED3" w:rsidRPr="008A4D32">
        <w:t>the possible associations between the variables</w:t>
      </w:r>
      <w:r w:rsidR="0073498B">
        <w:t>.</w:t>
      </w:r>
    </w:p>
    <w:p w14:paraId="076E2422" w14:textId="77777777" w:rsidR="005F7F78" w:rsidRDefault="006A18A2" w:rsidP="005F7F78">
      <w:pPr>
        <w:keepNext/>
      </w:pPr>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30ECF544" w:rsidR="00D424B5" w:rsidRDefault="005F7F78" w:rsidP="005F7F78">
      <w:pPr>
        <w:pStyle w:val="Caption"/>
      </w:pPr>
      <w:r>
        <w:t xml:space="preserve">Figure </w:t>
      </w:r>
      <w:fldSimple w:instr=" SEQ Figure \* ARABIC ">
        <w:r>
          <w:rPr>
            <w:noProof/>
          </w:rPr>
          <w:t>3</w:t>
        </w:r>
      </w:fldSimple>
      <w:r>
        <w:t>: Correlation matrix of predictor variables.</w:t>
      </w:r>
    </w:p>
    <w:p w14:paraId="07CACC2A" w14:textId="2EF0B141" w:rsidR="002258EE" w:rsidRDefault="002258EE" w:rsidP="002258EE">
      <w:pPr>
        <w:pStyle w:val="Heading3"/>
      </w:pPr>
      <w:r>
        <w:t>Variable importance</w:t>
      </w:r>
    </w:p>
    <w:p w14:paraId="16080BD9" w14:textId="3028A8C9" w:rsidR="008A4D32" w:rsidRPr="008A4D32" w:rsidRDefault="008A4D32" w:rsidP="008A4D32">
      <w:bookmarkStart w:id="2" w:name="_Hlk155163457"/>
      <w:r>
        <w:t xml:space="preserve">The list of feature </w:t>
      </w:r>
      <w:proofErr w:type="spellStart"/>
      <w:r>
        <w:t>importances</w:t>
      </w:r>
      <w:proofErr w:type="spellEnd"/>
      <w:r>
        <w:t xml:space="preserve">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r w:rsidR="005F7F78">
        <w:t xml:space="preserve"> Despite, as shown internal consistency </w:t>
      </w:r>
      <w:r w:rsidR="00844D7C">
        <w:t>and importance factor for some variables were</w:t>
      </w:r>
      <w:r w:rsidR="005F7F78">
        <w:t xml:space="preserve"> not optimal, we still chose to include them, as </w:t>
      </w:r>
      <w:r w:rsidR="00844D7C">
        <w:t>they</w:t>
      </w:r>
      <w:r w:rsidR="005F7F78" w:rsidRPr="005F7F78">
        <w:t xml:space="preserve"> might still have predictive power or be significantly</w:t>
      </w:r>
      <w:r w:rsidR="005F7F78">
        <w:t xml:space="preserve"> related to target variable</w:t>
      </w:r>
      <w:r w:rsidR="00844D7C">
        <w:t xml:space="preserve"> </w:t>
      </w:r>
      <w:r w:rsidR="00844D7C">
        <w:fldChar w:fldCharType="begin"/>
      </w:r>
      <w:r w:rsidR="00844D7C">
        <w:instrText xml:space="preserve"> ADDIN ZOTERO_ITEM CSL_CITATION {"citationID":"lyaBprYu","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844D7C">
        <w:fldChar w:fldCharType="separate"/>
      </w:r>
      <w:r w:rsidR="00844D7C" w:rsidRPr="00844D7C">
        <w:rPr>
          <w:rFonts w:ascii="Calibri" w:hAnsi="Calibri" w:cs="Calibri"/>
        </w:rPr>
        <w:t>(Chen et al., 2020)</w:t>
      </w:r>
      <w:r w:rsidR="00844D7C">
        <w:fldChar w:fldCharType="end"/>
      </w:r>
      <w:r w:rsidR="005F7F78">
        <w:t>.</w:t>
      </w:r>
      <w:r w:rsidR="00FB33E3">
        <w:t xml:space="preserve"> This decision was balanced, as our dataset was not small, therefore overfitting was not a primary concern</w:t>
      </w:r>
      <w:r w:rsidR="00133626">
        <w:t xml:space="preserve"> </w:t>
      </w:r>
      <w:r w:rsidR="00133626">
        <w:fldChar w:fldCharType="begin"/>
      </w:r>
      <w:r w:rsidR="00133626">
        <w:instrText xml:space="preserve"> ADDIN ZOTERO_ITEM CSL_CITATION {"citationID":"8onXQdvU","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133626">
        <w:fldChar w:fldCharType="separate"/>
      </w:r>
      <w:r w:rsidR="00133626" w:rsidRPr="00133626">
        <w:rPr>
          <w:rFonts w:ascii="Calibri" w:hAnsi="Calibri" w:cs="Calibri"/>
        </w:rPr>
        <w:t>(Ying, 2019)</w:t>
      </w:r>
      <w:r w:rsidR="00133626">
        <w:fldChar w:fldCharType="end"/>
      </w:r>
      <w:r w:rsidR="00FB33E3">
        <w:t>. Trade of with model interpretability was taken into account.</w:t>
      </w:r>
    </w:p>
    <w:p w14:paraId="6CEDD956" w14:textId="77777777" w:rsidR="008A4D32" w:rsidRDefault="004300FC" w:rsidP="008A4D32">
      <w:pPr>
        <w:keepNext/>
      </w:pPr>
      <w:r w:rsidRPr="004300FC">
        <w:rPr>
          <w:noProof/>
        </w:rPr>
        <w:lastRenderedPageBreak/>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066974" cy="3579612"/>
                    </a:xfrm>
                    <a:prstGeom prst="rect">
                      <a:avLst/>
                    </a:prstGeom>
                  </pic:spPr>
                </pic:pic>
              </a:graphicData>
            </a:graphic>
          </wp:inline>
        </w:drawing>
      </w:r>
    </w:p>
    <w:bookmarkEnd w:id="2"/>
    <w:p w14:paraId="28BEA04D" w14:textId="13F8828A" w:rsidR="003D44BE" w:rsidRDefault="00FB33E3" w:rsidP="008A4D32">
      <w:pPr>
        <w:pStyle w:val="Caption"/>
      </w:pPr>
      <w:r>
        <w:t>Figure</w:t>
      </w:r>
      <w:r w:rsidR="008A4D32">
        <w:t xml:space="preserve"> </w:t>
      </w:r>
      <w:r>
        <w:t>4</w:t>
      </w:r>
      <w:r w:rsidR="008A4D32">
        <w:t>: Mutual information between predictors and target</w:t>
      </w:r>
    </w:p>
    <w:p w14:paraId="744B7CE4" w14:textId="77777777" w:rsidR="008A4D32" w:rsidRDefault="006F169D" w:rsidP="008A4D32">
      <w:pPr>
        <w:keepNext/>
      </w:pPr>
      <w:r>
        <w:rPr>
          <w:noProof/>
        </w:rPr>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3A2A312" w:rsidR="00707E0A" w:rsidRDefault="00FB33E3" w:rsidP="008A4D32">
      <w:pPr>
        <w:pStyle w:val="Caption"/>
      </w:pPr>
      <w:r>
        <w:t>Figure 5</w:t>
      </w:r>
      <w:r w:rsidR="008A4D32">
        <w:t>: Rankings of predictor variables using RFE</w:t>
      </w:r>
    </w:p>
    <w:p w14:paraId="6F247EEA" w14:textId="6B7C8B4C" w:rsidR="008A4D32" w:rsidRDefault="008A4D32" w:rsidP="008A4D32">
      <w:pPr>
        <w:pStyle w:val="Caption"/>
        <w:keepNext/>
      </w:pPr>
      <w:r>
        <w:t>Tab</w:t>
      </w:r>
      <w:r w:rsidR="00FB33E3">
        <w:t>le</w:t>
      </w:r>
      <w:r>
        <w:t xml:space="preserve"> </w:t>
      </w:r>
      <w:r w:rsidR="00FB33E3">
        <w:t>5</w:t>
      </w:r>
      <w:r>
        <w:t xml:space="preserve">: Feature </w:t>
      </w:r>
      <w:proofErr w:type="spellStart"/>
      <w:r>
        <w:t>importances</w:t>
      </w:r>
      <w:proofErr w:type="spellEnd"/>
      <w:r>
        <w:t xml:space="preserve">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lastRenderedPageBreak/>
              <w:t>Gender</w:t>
            </w:r>
            <w:proofErr w:type="spellEnd"/>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 xml:space="preserve">Tole </w:t>
      </w:r>
      <w:proofErr w:type="spellStart"/>
      <w:r w:rsidRPr="00142456">
        <w:rPr>
          <w:color w:val="FF0000"/>
        </w:rPr>
        <w:t>tabelo</w:t>
      </w:r>
      <w:proofErr w:type="spellEnd"/>
      <w:r w:rsidRPr="00142456">
        <w:rPr>
          <w:color w:val="FF0000"/>
        </w:rPr>
        <w:t xml:space="preserve"> </w:t>
      </w:r>
      <w:proofErr w:type="spellStart"/>
      <w:r w:rsidRPr="00142456">
        <w:rPr>
          <w:color w:val="FF0000"/>
        </w:rPr>
        <w:t>spodi</w:t>
      </w:r>
      <w:proofErr w:type="spellEnd"/>
      <w:r w:rsidRPr="00142456">
        <w:rPr>
          <w:color w:val="FF0000"/>
        </w:rPr>
        <w:t xml:space="preserve"> bi </w:t>
      </w:r>
      <w:proofErr w:type="spellStart"/>
      <w:r w:rsidRPr="00142456">
        <w:rPr>
          <w:color w:val="FF0000"/>
        </w:rPr>
        <w:t>nekako</w:t>
      </w:r>
      <w:proofErr w:type="spellEnd"/>
      <w:r w:rsidRPr="00142456">
        <w:rPr>
          <w:color w:val="FF0000"/>
        </w:rPr>
        <w:t xml:space="preserve"> </w:t>
      </w:r>
      <w:proofErr w:type="spellStart"/>
      <w:r w:rsidRPr="00142456">
        <w:rPr>
          <w:color w:val="FF0000"/>
        </w:rPr>
        <w:t>vključil</w:t>
      </w:r>
      <w:proofErr w:type="spellEnd"/>
      <w:r w:rsidRPr="00142456">
        <w:rPr>
          <w:color w:val="FF0000"/>
        </w:rPr>
        <w:t xml:space="preserve">, a </w:t>
      </w:r>
      <w:proofErr w:type="spellStart"/>
      <w:r w:rsidRPr="00142456">
        <w:rPr>
          <w:color w:val="FF0000"/>
        </w:rPr>
        <w:t>ne</w:t>
      </w:r>
      <w:proofErr w:type="spellEnd"/>
      <w:r w:rsidRPr="00142456">
        <w:rPr>
          <w:color w:val="FF0000"/>
        </w:rPr>
        <w:t xml:space="preserve"> </w:t>
      </w:r>
      <w:proofErr w:type="spellStart"/>
      <w:r w:rsidRPr="00142456">
        <w:rPr>
          <w:color w:val="FF0000"/>
        </w:rPr>
        <w:t>vem</w:t>
      </w:r>
      <w:proofErr w:type="spellEnd"/>
      <w:r w:rsidRPr="00142456">
        <w:rPr>
          <w:color w:val="FF0000"/>
        </w:rPr>
        <w:t xml:space="preserve"> </w:t>
      </w:r>
      <w:proofErr w:type="spellStart"/>
      <w:r w:rsidRPr="00142456">
        <w:rPr>
          <w:color w:val="FF0000"/>
        </w:rPr>
        <w:t>kako</w:t>
      </w:r>
      <w:proofErr w:type="spellEnd"/>
      <w:r w:rsidRPr="00142456">
        <w:rPr>
          <w:color w:val="FF0000"/>
        </w:rPr>
        <w:t xml:space="preserve">. Morda je </w:t>
      </w:r>
      <w:proofErr w:type="spellStart"/>
      <w:r w:rsidRPr="00142456">
        <w:rPr>
          <w:color w:val="FF0000"/>
        </w:rPr>
        <w:t>niti</w:t>
      </w:r>
      <w:proofErr w:type="spellEnd"/>
      <w:r w:rsidRPr="00142456">
        <w:rPr>
          <w:color w:val="FF0000"/>
        </w:rPr>
        <w:t xml:space="preserve"> </w:t>
      </w:r>
      <w:proofErr w:type="spellStart"/>
      <w:r w:rsidRPr="00142456">
        <w:rPr>
          <w:color w:val="FF0000"/>
        </w:rPr>
        <w:t>ni</w:t>
      </w:r>
      <w:proofErr w:type="spellEnd"/>
      <w:r w:rsidRPr="00142456">
        <w:rPr>
          <w:color w:val="FF0000"/>
        </w:rPr>
        <w:t xml:space="preserve"> </w:t>
      </w:r>
      <w:proofErr w:type="spellStart"/>
      <w:r w:rsidRPr="00142456">
        <w:rPr>
          <w:color w:val="FF0000"/>
        </w:rPr>
        <w:t>treba</w:t>
      </w:r>
      <w:proofErr w:type="spellEnd"/>
      <w:r w:rsidRPr="00142456">
        <w:rPr>
          <w:color w:val="FF0000"/>
        </w:rPr>
        <w:t xml:space="preserve"> in </w:t>
      </w:r>
      <w:proofErr w:type="spellStart"/>
      <w:r w:rsidRPr="00142456">
        <w:rPr>
          <w:color w:val="FF0000"/>
        </w:rPr>
        <w:t>vključimo</w:t>
      </w:r>
      <w:proofErr w:type="spellEnd"/>
      <w:r w:rsidRPr="00142456">
        <w:rPr>
          <w:color w:val="FF0000"/>
        </w:rPr>
        <w:t xml:space="preserve"> </w:t>
      </w:r>
      <w:proofErr w:type="spellStart"/>
      <w:r w:rsidRPr="00142456">
        <w:rPr>
          <w:color w:val="FF0000"/>
        </w:rPr>
        <w:t>zgolj</w:t>
      </w:r>
      <w:proofErr w:type="spellEnd"/>
      <w:r w:rsidRPr="00142456">
        <w:rPr>
          <w:color w:val="FF0000"/>
        </w:rPr>
        <w:t xml:space="preserve"> v </w:t>
      </w:r>
      <w:proofErr w:type="spellStart"/>
      <w:r w:rsidRPr="00142456">
        <w:rPr>
          <w:color w:val="FF0000"/>
        </w:rPr>
        <w:t>članek</w:t>
      </w:r>
      <w:proofErr w:type="spellEnd"/>
      <w:r w:rsidRPr="00142456">
        <w:rPr>
          <w:color w:val="FF0000"/>
        </w:rPr>
        <w:t xml:space="preserve"> o </w:t>
      </w:r>
      <w:proofErr w:type="spellStart"/>
      <w:r w:rsidRPr="00142456">
        <w:rPr>
          <w:color w:val="FF0000"/>
        </w:rPr>
        <w:t>strojnem</w:t>
      </w:r>
      <w:proofErr w:type="spellEnd"/>
      <w:r w:rsidRPr="00142456">
        <w:rPr>
          <w:color w:val="FF0000"/>
        </w:rPr>
        <w:t xml:space="preserve"> </w:t>
      </w:r>
      <w:proofErr w:type="spellStart"/>
      <w:r w:rsidRPr="00142456">
        <w:rPr>
          <w:color w:val="FF0000"/>
        </w:rPr>
        <w:t>učenju</w:t>
      </w:r>
      <w:proofErr w:type="spellEnd"/>
      <w:r w:rsidRPr="00142456">
        <w:rPr>
          <w:color w:val="FF0000"/>
        </w:rPr>
        <w:t>?</w:t>
      </w:r>
    </w:p>
    <w:p w14:paraId="2F732BB5" w14:textId="1E08388D" w:rsidR="002318AF" w:rsidRDefault="002318AF" w:rsidP="002318AF">
      <w:pPr>
        <w:pStyle w:val="Caption"/>
        <w:keepNext/>
      </w:pPr>
      <w:r>
        <w:t xml:space="preserve">Table </w:t>
      </w:r>
      <w:r w:rsidR="00FB33E3">
        <w:t>6</w:t>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73C2F3FA" w:rsid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sidR="00E52A24">
        <w:rPr>
          <w:lang w:val="sl-SI"/>
        </w:rPr>
        <w:t xml:space="preserve"> </w:t>
      </w:r>
      <w:proofErr w:type="spellStart"/>
      <w:r w:rsidR="00E52A24">
        <w:rPr>
          <w:lang w:val="sl-SI"/>
        </w:rPr>
        <w:t>small</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Stickler &amp; Emke, 2011; G. L. Wilson &amp; Blednick, 2011)</w:t>
      </w:r>
      <w:r w:rsidR="00C75B3D">
        <w:rPr>
          <w:lang w:val="sl-SI"/>
        </w:rPr>
        <w:fldChar w:fldCharType="end"/>
      </w:r>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r w:rsidR="00E52A24">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32B4E894" w14:textId="0449F1A9" w:rsidR="00E52A24" w:rsidRDefault="00C54B03" w:rsidP="001A537C">
      <w:r w:rsidRPr="00C54B03">
        <w:lastRenderedPageBreak/>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C54B03">
        <w:t>, suggesting that the broader context and collaborative dynamics within these environments exert a more substantial influence than individual personality traits</w:t>
      </w:r>
      <w:r>
        <w:t>.</w:t>
      </w:r>
    </w:p>
    <w:p w14:paraId="5A7B261D" w14:textId="66248505"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Pr="001A537C">
        <w:t>Consequently, it underscores the necessity of not only assessing the variables that 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xml:space="preserve">.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lastRenderedPageBreak/>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3C15EF72" w:rsidR="00A66FE6" w:rsidRDefault="00A66FE6" w:rsidP="00120705">
      <w:r w:rsidRPr="00A66FE6">
        <w:t>We extend our heartfelt gratitude to the study participants and their dedicated professors for their invaluable contributions.</w:t>
      </w:r>
    </w:p>
    <w:p w14:paraId="7C84E12D" w14:textId="6E5BB130" w:rsidR="00E61DD1" w:rsidRDefault="00E61DD1" w:rsidP="00E61DD1">
      <w:pPr>
        <w:pStyle w:val="Heading2"/>
        <w:rPr>
          <w:rStyle w:val="Heading3Char"/>
        </w:rPr>
      </w:pPr>
      <w:r w:rsidRPr="00423309">
        <w:rPr>
          <w:rStyle w:val="Heading3Char"/>
        </w:rPr>
        <w:t>References</w:t>
      </w:r>
    </w:p>
    <w:p w14:paraId="5922A6D6" w14:textId="77777777" w:rsidR="004C7EA9" w:rsidRDefault="00812CAE" w:rsidP="004C7EA9">
      <w:pPr>
        <w:pStyle w:val="Bibliography"/>
      </w:pPr>
      <w:r>
        <w:fldChar w:fldCharType="begin"/>
      </w:r>
      <w:r w:rsidR="00525D4B">
        <w:instrText xml:space="preserve"> ADDIN ZOTERO_BIBL {"uncited":[],"omitted":[],"custom":[]} CSL_BIBLIOGRAPHY </w:instrText>
      </w:r>
      <w:r>
        <w:fldChar w:fldCharType="separate"/>
      </w:r>
      <w:r w:rsidR="004C7EA9">
        <w:t xml:space="preserve">Abana, E. C. (2019). A Decision Tree Approach for Predicting Student Grades in Research Project using Weka. </w:t>
      </w:r>
      <w:r w:rsidR="004C7EA9">
        <w:rPr>
          <w:i/>
          <w:iCs/>
        </w:rPr>
        <w:t>International Journal of Advanced Computer Science and Applications</w:t>
      </w:r>
      <w:r w:rsidR="004C7EA9">
        <w:t xml:space="preserve">, </w:t>
      </w:r>
      <w:r w:rsidR="004C7EA9">
        <w:rPr>
          <w:i/>
          <w:iCs/>
        </w:rPr>
        <w:t>10</w:t>
      </w:r>
      <w:r w:rsidR="004C7EA9">
        <w:t>(7). https://doi.org/10.14569/IJACSA.2019.0100739</w:t>
      </w:r>
    </w:p>
    <w:p w14:paraId="2167413A" w14:textId="77777777" w:rsidR="004C7EA9" w:rsidRDefault="004C7EA9" w:rsidP="004C7EA9">
      <w:pPr>
        <w:pStyle w:val="Bibliography"/>
      </w:pPr>
      <w:r>
        <w:t xml:space="preserve">Ahmad, A., Zeeshan, F., Marriam, R., Samreen, A., &amp; Ahmed, S. (2021). Does one size fit all? Investigating the effect of group size and gamification on learners’ </w:t>
      </w:r>
      <w:proofErr w:type="spellStart"/>
      <w:r>
        <w:t>behaviors</w:t>
      </w:r>
      <w:proofErr w:type="spellEnd"/>
      <w:r>
        <w:t xml:space="preserve"> in higher education. </w:t>
      </w:r>
      <w:r>
        <w:rPr>
          <w:i/>
          <w:iCs/>
        </w:rPr>
        <w:t>Journal of Computing in Higher Education</w:t>
      </w:r>
      <w:r>
        <w:t xml:space="preserve">, </w:t>
      </w:r>
      <w:r>
        <w:rPr>
          <w:i/>
          <w:iCs/>
        </w:rPr>
        <w:t>33</w:t>
      </w:r>
      <w:r>
        <w:t>(2), 296–327. https://doi.org/10.1007/s12528-020-09266-8</w:t>
      </w:r>
    </w:p>
    <w:p w14:paraId="113E0D9D" w14:textId="77777777" w:rsidR="004C7EA9" w:rsidRDefault="004C7EA9" w:rsidP="004C7EA9">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149CF4B6" w14:textId="77777777" w:rsidR="004C7EA9" w:rsidRDefault="004C7EA9" w:rsidP="004C7EA9">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6464B831" w14:textId="77777777" w:rsidR="004C7EA9" w:rsidRDefault="004C7EA9" w:rsidP="004C7EA9">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06FB13FC" w14:textId="77777777" w:rsidR="004C7EA9" w:rsidRDefault="004C7EA9" w:rsidP="004C7EA9">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693A5867" w14:textId="77777777" w:rsidR="004C7EA9" w:rsidRDefault="004C7EA9" w:rsidP="004C7EA9">
      <w:pPr>
        <w:pStyle w:val="Bibliography"/>
      </w:pPr>
      <w:r>
        <w:lastRenderedPageBreak/>
        <w:t xml:space="preserve">Arias, R., &amp; Peralta, H. (2011). La </w:t>
      </w:r>
      <w:proofErr w:type="spellStart"/>
      <w:r>
        <w:t>enseñanza</w:t>
      </w:r>
      <w:proofErr w:type="spellEnd"/>
      <w:r>
        <w:t xml:space="preserve">, </w:t>
      </w:r>
      <w:proofErr w:type="spellStart"/>
      <w:r>
        <w:t>una</w:t>
      </w:r>
      <w:proofErr w:type="spellEnd"/>
      <w:r>
        <w:t xml:space="preserve"> </w:t>
      </w:r>
      <w:proofErr w:type="spellStart"/>
      <w:r>
        <w:t>puerta</w:t>
      </w:r>
      <w:proofErr w:type="spellEnd"/>
      <w:r>
        <w:t xml:space="preserve"> para la </w:t>
      </w:r>
      <w:proofErr w:type="spellStart"/>
      <w:r>
        <w:t>complejidad</w:t>
      </w:r>
      <w:proofErr w:type="spellEnd"/>
      <w:r>
        <w:t xml:space="preserve"> y la </w:t>
      </w:r>
      <w:proofErr w:type="spellStart"/>
      <w:r>
        <w:t>crítica</w:t>
      </w:r>
      <w:proofErr w:type="spellEnd"/>
      <w:r>
        <w:t xml:space="preserve">. </w:t>
      </w:r>
      <w:proofErr w:type="spellStart"/>
      <w:r>
        <w:rPr>
          <w:i/>
          <w:iCs/>
        </w:rPr>
        <w:t>Estudios</w:t>
      </w:r>
      <w:proofErr w:type="spellEnd"/>
      <w:r>
        <w:rPr>
          <w:i/>
          <w:iCs/>
        </w:rPr>
        <w:t xml:space="preserve"> </w:t>
      </w:r>
      <w:proofErr w:type="spellStart"/>
      <w:r>
        <w:rPr>
          <w:i/>
          <w:iCs/>
        </w:rPr>
        <w:t>Pedagógicos</w:t>
      </w:r>
      <w:proofErr w:type="spellEnd"/>
      <w:r>
        <w:rPr>
          <w:i/>
          <w:iCs/>
        </w:rPr>
        <w:t xml:space="preserve"> (Valdivia)</w:t>
      </w:r>
      <w:r>
        <w:t xml:space="preserve">, </w:t>
      </w:r>
      <w:r>
        <w:rPr>
          <w:i/>
          <w:iCs/>
        </w:rPr>
        <w:t>37</w:t>
      </w:r>
      <w:r>
        <w:t>(1), 293–302. https://doi.org/10.4067/S0718-07052011000100017</w:t>
      </w:r>
    </w:p>
    <w:p w14:paraId="7E5E478C" w14:textId="77777777" w:rsidR="004C7EA9" w:rsidRDefault="004C7EA9" w:rsidP="004C7EA9">
      <w:pPr>
        <w:pStyle w:val="Bibliography"/>
      </w:pPr>
      <w:proofErr w:type="spellStart"/>
      <w:r>
        <w:t>Baradwaj</w:t>
      </w:r>
      <w:proofErr w:type="spellEnd"/>
      <w:r>
        <w:t xml:space="preserve">, B. K., &amp; Pal, S. (2012). </w:t>
      </w:r>
      <w:r>
        <w:rPr>
          <w:i/>
          <w:iCs/>
        </w:rPr>
        <w:t xml:space="preserve">Mining Educational Data to </w:t>
      </w:r>
      <w:proofErr w:type="spellStart"/>
      <w:r>
        <w:rPr>
          <w:i/>
          <w:iCs/>
        </w:rPr>
        <w:t>Analyze</w:t>
      </w:r>
      <w:proofErr w:type="spellEnd"/>
      <w:r>
        <w:rPr>
          <w:i/>
          <w:iCs/>
        </w:rPr>
        <w:t xml:space="preserve"> Students’ Performance</w:t>
      </w:r>
      <w:r>
        <w:t xml:space="preserve"> (arXiv:1201.3417). </w:t>
      </w:r>
      <w:proofErr w:type="spellStart"/>
      <w:r>
        <w:t>arXiv</w:t>
      </w:r>
      <w:proofErr w:type="spellEnd"/>
      <w:r>
        <w:t>. https://doi.org/10.48550/arXiv.1201.3417</w:t>
      </w:r>
    </w:p>
    <w:p w14:paraId="01EBC7CA" w14:textId="77777777" w:rsidR="004C7EA9" w:rsidRDefault="004C7EA9" w:rsidP="004C7EA9">
      <w:pPr>
        <w:pStyle w:val="Bibliography"/>
      </w:pPr>
      <w:r>
        <w:t xml:space="preserve">Batton, M. (2010). The effect of cooperative groups on math anxiety. </w:t>
      </w:r>
      <w:r>
        <w:rPr>
          <w:i/>
          <w:iCs/>
        </w:rPr>
        <w:t>Walden Dissertations and Doctoral Studies</w:t>
      </w:r>
      <w:r>
        <w:t>. https://scholarworks.waldenu.edu/dissertations/822</w:t>
      </w:r>
    </w:p>
    <w:p w14:paraId="4D5C42A9" w14:textId="77777777" w:rsidR="004C7EA9" w:rsidRDefault="004C7EA9" w:rsidP="004C7EA9">
      <w:pPr>
        <w:pStyle w:val="Bibliography"/>
      </w:pPr>
      <w:r>
        <w:t xml:space="preserve">Bhusal, A. (2021). </w:t>
      </w:r>
      <w:r>
        <w:rPr>
          <w:i/>
          <w:iCs/>
        </w:rPr>
        <w:t>Predicting Student’s Performance Through Data Mining</w:t>
      </w:r>
      <w:r>
        <w:t>. https://doi.org/10.48550/ARXIV.2112.01247</w:t>
      </w:r>
    </w:p>
    <w:p w14:paraId="677622AA" w14:textId="77777777" w:rsidR="004C7EA9" w:rsidRDefault="004C7EA9" w:rsidP="004C7EA9">
      <w:pPr>
        <w:pStyle w:val="Bibliography"/>
      </w:pPr>
      <w:r>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3A1CB95C" w14:textId="77777777" w:rsidR="004C7EA9" w:rsidRDefault="004C7EA9" w:rsidP="004C7EA9">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7AFFE3F2" w14:textId="77777777" w:rsidR="004C7EA9" w:rsidRDefault="004C7EA9" w:rsidP="004C7EA9">
      <w:pPr>
        <w:pStyle w:val="Bibliography"/>
      </w:pPr>
      <w:r>
        <w:t xml:space="preserve">Bregant, B. (2023). </w:t>
      </w:r>
      <w:r>
        <w:rPr>
          <w:i/>
          <w:iCs/>
        </w:rPr>
        <w:t>Tandem learning: Student dataset</w:t>
      </w:r>
      <w:r>
        <w:t xml:space="preserve"> (1.0) [dataset]. GitHub. https://github.com/borbregant/ai_tandem_learning</w:t>
      </w:r>
    </w:p>
    <w:p w14:paraId="45D8BFD6" w14:textId="77777777" w:rsidR="004C7EA9" w:rsidRDefault="004C7EA9" w:rsidP="004C7EA9">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27445793" w14:textId="77777777" w:rsidR="004C7EA9" w:rsidRDefault="004C7EA9" w:rsidP="004C7EA9">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03E06C49" w14:textId="77777777" w:rsidR="004C7EA9" w:rsidRDefault="004C7EA9" w:rsidP="004C7EA9">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53A6E3BE" w14:textId="77777777" w:rsidR="004C7EA9" w:rsidRDefault="004C7EA9" w:rsidP="004C7EA9">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447BC4D8" w14:textId="77777777" w:rsidR="004C7EA9" w:rsidRDefault="004C7EA9" w:rsidP="004C7EA9">
      <w:pPr>
        <w:pStyle w:val="Bibliography"/>
      </w:pPr>
      <w:r>
        <w:t xml:space="preserve">Coan, R. W. (1978). </w:t>
      </w:r>
      <w:r>
        <w:rPr>
          <w:i/>
          <w:iCs/>
        </w:rPr>
        <w:t>The Eighth Mental Measurements Yearbook</w:t>
      </w:r>
      <w:r>
        <w:t xml:space="preserve">, </w:t>
      </w:r>
      <w:r>
        <w:rPr>
          <w:i/>
          <w:iCs/>
        </w:rPr>
        <w:t>1</w:t>
      </w:r>
      <w:r>
        <w:t>, 970–975.</w:t>
      </w:r>
    </w:p>
    <w:p w14:paraId="5B3B5D9F" w14:textId="77777777" w:rsidR="004C7EA9" w:rsidRDefault="004C7EA9" w:rsidP="004C7EA9">
      <w:pPr>
        <w:pStyle w:val="Bibliography"/>
      </w:pPr>
      <w:r>
        <w:t xml:space="preserve">Cortez, P., &amp; Silva, A. (2008). </w:t>
      </w:r>
      <w:r>
        <w:rPr>
          <w:i/>
          <w:iCs/>
        </w:rPr>
        <w:t>Using data mining to predict secondary school student performance</w:t>
      </w:r>
      <w:r>
        <w:t>.</w:t>
      </w:r>
    </w:p>
    <w:p w14:paraId="0F837DB9" w14:textId="77777777" w:rsidR="004C7EA9" w:rsidRDefault="004C7EA9" w:rsidP="004C7EA9">
      <w:pPr>
        <w:pStyle w:val="Bibliography"/>
      </w:pPr>
      <w:r>
        <w:t xml:space="preserve">DeVito, A. J. (1985). </w:t>
      </w:r>
      <w:r>
        <w:rPr>
          <w:i/>
          <w:iCs/>
        </w:rPr>
        <w:t>Review of the Myers-Briggs Type Indicator</w:t>
      </w:r>
      <w:r>
        <w:t xml:space="preserve">. </w:t>
      </w:r>
      <w:r>
        <w:rPr>
          <w:i/>
          <w:iCs/>
        </w:rPr>
        <w:t>1</w:t>
      </w:r>
      <w:r>
        <w:t>, 1030–1032.</w:t>
      </w:r>
    </w:p>
    <w:p w14:paraId="427AD755" w14:textId="77777777" w:rsidR="004C7EA9" w:rsidRDefault="004C7EA9" w:rsidP="004C7EA9">
      <w:pPr>
        <w:pStyle w:val="Bibliography"/>
      </w:pPr>
      <w:r>
        <w:lastRenderedPageBreak/>
        <w:t xml:space="preserve">Druckman, D., &amp; Bjork, R. A. (1991). </w:t>
      </w:r>
      <w:r>
        <w:rPr>
          <w:i/>
          <w:iCs/>
        </w:rPr>
        <w:t>In the Mind’s Eye: Enhancing Human Performance</w:t>
      </w:r>
      <w:r>
        <w:t xml:space="preserve"> (p. 1580). National Academies Press. https://doi.org/10.17226/1580</w:t>
      </w:r>
    </w:p>
    <w:p w14:paraId="7DA3A966" w14:textId="77777777" w:rsidR="004C7EA9" w:rsidRDefault="004C7EA9" w:rsidP="004C7EA9">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0AA69FE0" w14:textId="77777777" w:rsidR="004C7EA9" w:rsidRDefault="004C7EA9" w:rsidP="004C7EA9">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3550048E" w14:textId="77777777" w:rsidR="004C7EA9" w:rsidRDefault="004C7EA9" w:rsidP="004C7EA9">
      <w:pPr>
        <w:pStyle w:val="Bibliography"/>
      </w:pPr>
      <w:r>
        <w:t xml:space="preserve">Gaudet, A. D., Ramer, L. M., Nakonechny, J., Cragg, J. J., &amp; Ramer, M. S. (2010). Small-Group Learning in an Upper-Level University Biology Class Enhances Academic Performance and Student Attitudes Toward Group Work. </w:t>
      </w:r>
      <w:proofErr w:type="spellStart"/>
      <w:r>
        <w:rPr>
          <w:i/>
          <w:iCs/>
        </w:rPr>
        <w:t>PLoS</w:t>
      </w:r>
      <w:proofErr w:type="spellEnd"/>
      <w:r>
        <w:rPr>
          <w:i/>
          <w:iCs/>
        </w:rPr>
        <w:t xml:space="preserve"> ONE</w:t>
      </w:r>
      <w:r>
        <w:t xml:space="preserve">, </w:t>
      </w:r>
      <w:r>
        <w:rPr>
          <w:i/>
          <w:iCs/>
        </w:rPr>
        <w:t>5</w:t>
      </w:r>
      <w:r>
        <w:t>(12), e15821. https://doi.org/10.1371/journal.pone.0015821</w:t>
      </w:r>
    </w:p>
    <w:p w14:paraId="59CB8D8E" w14:textId="77777777" w:rsidR="004C7EA9" w:rsidRDefault="004C7EA9" w:rsidP="004C7EA9">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710275D9" w14:textId="77777777" w:rsidR="004C7EA9" w:rsidRDefault="004C7EA9" w:rsidP="004C7EA9">
      <w:pPr>
        <w:pStyle w:val="Bibliography"/>
      </w:pPr>
      <w:proofErr w:type="spellStart"/>
      <w:r>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066FE9F1" w14:textId="77777777" w:rsidR="004C7EA9" w:rsidRDefault="004C7EA9" w:rsidP="004C7EA9">
      <w:pPr>
        <w:pStyle w:val="Bibliography"/>
      </w:pPr>
      <w:r>
        <w:t xml:space="preserve">Gull, F., &amp; Shehzad, S. (2015). Effects of Cooperative Learning on Students’ Academic Achievement. </w:t>
      </w:r>
      <w:r>
        <w:rPr>
          <w:i/>
          <w:iCs/>
        </w:rPr>
        <w:t>Journal of Education and Learning (</w:t>
      </w:r>
      <w:proofErr w:type="spellStart"/>
      <w:r>
        <w:rPr>
          <w:i/>
          <w:iCs/>
        </w:rPr>
        <w:t>EduLearn</w:t>
      </w:r>
      <w:proofErr w:type="spellEnd"/>
      <w:r>
        <w:rPr>
          <w:i/>
          <w:iCs/>
        </w:rPr>
        <w:t>)</w:t>
      </w:r>
      <w:r>
        <w:t xml:space="preserve">, </w:t>
      </w:r>
      <w:r>
        <w:rPr>
          <w:i/>
          <w:iCs/>
        </w:rPr>
        <w:t>9</w:t>
      </w:r>
      <w:r>
        <w:t>(3), 246–255. https://doi.org/10.11591/edulearn.v9i3.2071</w:t>
      </w:r>
    </w:p>
    <w:p w14:paraId="0E6E6971" w14:textId="77777777" w:rsidR="004C7EA9" w:rsidRDefault="004C7EA9" w:rsidP="004C7EA9">
      <w:pPr>
        <w:pStyle w:val="Bibliography"/>
      </w:pPr>
      <w:r>
        <w:t xml:space="preserve">Hillyard, C., Gillespie, D., &amp; </w:t>
      </w:r>
      <w:proofErr w:type="spellStart"/>
      <w:r>
        <w:t>Littig</w:t>
      </w:r>
      <w:proofErr w:type="spellEnd"/>
      <w:r>
        <w:t xml:space="preserve">,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3CCFD1F1" w14:textId="77777777" w:rsidR="004C7EA9" w:rsidRDefault="004C7EA9" w:rsidP="004C7EA9">
      <w:pPr>
        <w:pStyle w:val="Bibliography"/>
      </w:pPr>
      <w:r>
        <w:lastRenderedPageBreak/>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0BB5E5BE" w14:textId="77777777" w:rsidR="004C7EA9" w:rsidRDefault="004C7EA9" w:rsidP="004C7EA9">
      <w:pPr>
        <w:pStyle w:val="Bibliography"/>
      </w:pPr>
      <w:r>
        <w:t xml:space="preserve">Holmes, W., Bialik, M., &amp; Fadel, C. (2019). </w:t>
      </w:r>
      <w:r>
        <w:rPr>
          <w:i/>
          <w:iCs/>
        </w:rPr>
        <w:t>Artificial Intelligence in Education. Promise and Implications for Teaching and Learning.</w:t>
      </w:r>
    </w:p>
    <w:p w14:paraId="5C3B5FAC" w14:textId="77777777" w:rsidR="004C7EA9" w:rsidRDefault="004C7EA9" w:rsidP="004C7EA9">
      <w:pPr>
        <w:pStyle w:val="Bibliography"/>
      </w:pPr>
      <w:r>
        <w:t xml:space="preserve">Hong,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6CD2256B" w14:textId="77777777" w:rsidR="004C7EA9" w:rsidRDefault="004C7EA9" w:rsidP="004C7EA9">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54F27534" w14:textId="77777777" w:rsidR="004C7EA9" w:rsidRDefault="004C7EA9" w:rsidP="004C7EA9">
      <w:pPr>
        <w:pStyle w:val="Bibliography"/>
      </w:pPr>
      <w:r>
        <w:t xml:space="preserve">Hossain, A., &amp; </w:t>
      </w:r>
      <w:proofErr w:type="spellStart"/>
      <w:r>
        <w:t>Tarmizi</w:t>
      </w:r>
      <w:proofErr w:type="spellEnd"/>
      <w:r>
        <w:t xml:space="preserve">, R. A. (2013). Effects of Cooperative Learning on Students’ Achievement and Attitudes in Secondary Mathematics. </w:t>
      </w:r>
      <w:r>
        <w:rPr>
          <w:i/>
          <w:iCs/>
        </w:rPr>
        <w:t xml:space="preserve">Procedia - Social and </w:t>
      </w:r>
      <w:proofErr w:type="spellStart"/>
      <w:r>
        <w:rPr>
          <w:i/>
          <w:iCs/>
        </w:rPr>
        <w:t>Behavioral</w:t>
      </w:r>
      <w:proofErr w:type="spellEnd"/>
      <w:r>
        <w:rPr>
          <w:i/>
          <w:iCs/>
        </w:rPr>
        <w:t xml:space="preserve"> Sciences</w:t>
      </w:r>
      <w:r>
        <w:t xml:space="preserve">, </w:t>
      </w:r>
      <w:r>
        <w:rPr>
          <w:i/>
          <w:iCs/>
        </w:rPr>
        <w:t>93</w:t>
      </w:r>
      <w:r>
        <w:t>, 473–477. https://doi.org/10.1016/j.sbspro.2013.09.222</w:t>
      </w:r>
    </w:p>
    <w:p w14:paraId="74872521" w14:textId="77777777" w:rsidR="004C7EA9" w:rsidRDefault="004C7EA9" w:rsidP="004C7EA9">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7FA849A3" w14:textId="77777777" w:rsidR="004C7EA9" w:rsidRDefault="004C7EA9" w:rsidP="004C7EA9">
      <w:pPr>
        <w:pStyle w:val="Bibliography"/>
      </w:pPr>
      <w:r>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761DECB8" w14:textId="77777777" w:rsidR="004C7EA9" w:rsidRDefault="004C7EA9" w:rsidP="004C7EA9">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org/10.1145/2899415.2899444</w:t>
      </w:r>
    </w:p>
    <w:p w14:paraId="750F4E72" w14:textId="77777777" w:rsidR="004C7EA9" w:rsidRDefault="004C7EA9" w:rsidP="004C7EA9">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67415224" w14:textId="77777777" w:rsidR="004C7EA9" w:rsidRDefault="004C7EA9" w:rsidP="004C7EA9">
      <w:pPr>
        <w:pStyle w:val="Bibliography"/>
      </w:pPr>
      <w:r>
        <w:lastRenderedPageBreak/>
        <w:t xml:space="preserve">Johns, B. H., Crowley, E. P., &amp; </w:t>
      </w:r>
      <w:proofErr w:type="spellStart"/>
      <w:r>
        <w:t>Guetzloe</w:t>
      </w:r>
      <w:proofErr w:type="spellEnd"/>
      <w:r>
        <w:t xml:space="preserve">, E. (2017). The Central Role of Teaching Social Skills. </w:t>
      </w:r>
      <w:r>
        <w:rPr>
          <w:i/>
          <w:iCs/>
        </w:rPr>
        <w:t>Focus on Exceptional Children</w:t>
      </w:r>
      <w:r>
        <w:t xml:space="preserve">, </w:t>
      </w:r>
      <w:r>
        <w:rPr>
          <w:i/>
          <w:iCs/>
        </w:rPr>
        <w:t>37</w:t>
      </w:r>
      <w:r>
        <w:t>(8). https://doi.org/10.17161/foec.v37i8.6813</w:t>
      </w:r>
    </w:p>
    <w:p w14:paraId="4FF90A1E" w14:textId="77777777" w:rsidR="004C7EA9" w:rsidRDefault="004C7EA9" w:rsidP="004C7EA9">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2005EEFA" w14:textId="77777777" w:rsidR="004C7EA9" w:rsidRDefault="004C7EA9" w:rsidP="004C7EA9">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1EADAAA3" w14:textId="77777777" w:rsidR="004C7EA9" w:rsidRDefault="004C7EA9" w:rsidP="004C7EA9">
      <w:pPr>
        <w:pStyle w:val="Bibliography"/>
      </w:pPr>
      <w:proofErr w:type="spellStart"/>
      <w:r>
        <w:t>Kalaian</w:t>
      </w:r>
      <w:proofErr w:type="spellEnd"/>
      <w:r>
        <w:t xml:space="preserve">,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07780370" w14:textId="77777777" w:rsidR="004C7EA9" w:rsidRDefault="004C7EA9" w:rsidP="004C7EA9">
      <w:pPr>
        <w:pStyle w:val="Bibliography"/>
      </w:pPr>
      <w:proofErr w:type="spellStart"/>
      <w:r>
        <w:t>Kalaian</w:t>
      </w:r>
      <w:proofErr w:type="spellEnd"/>
      <w:r>
        <w:t xml:space="preserve">, S., Kasim, R., &amp; </w:t>
      </w:r>
      <w:proofErr w:type="spellStart"/>
      <w:r>
        <w:t>Nims</w:t>
      </w:r>
      <w:proofErr w:type="spellEnd"/>
      <w:r>
        <w:t xml:space="preserve">,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22289976" w14:textId="77777777" w:rsidR="004C7EA9" w:rsidRDefault="004C7EA9" w:rsidP="004C7EA9">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A93F912" w14:textId="77777777" w:rsidR="004C7EA9" w:rsidRDefault="004C7EA9" w:rsidP="004C7EA9">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69C6D9AA" w14:textId="77777777" w:rsidR="004C7EA9" w:rsidRDefault="004C7EA9" w:rsidP="004C7EA9">
      <w:pPr>
        <w:pStyle w:val="Bibliography"/>
      </w:pPr>
      <w:proofErr w:type="spellStart"/>
      <w:r>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0C993C75" w14:textId="77777777" w:rsidR="004C7EA9" w:rsidRDefault="004C7EA9" w:rsidP="004C7EA9">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6DB104FB" w14:textId="77777777" w:rsidR="004C7EA9" w:rsidRDefault="004C7EA9" w:rsidP="004C7EA9">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3B18FF07" w14:textId="77777777" w:rsidR="004C7EA9" w:rsidRDefault="004C7EA9" w:rsidP="004C7EA9">
      <w:pPr>
        <w:pStyle w:val="Bibliography"/>
      </w:pPr>
      <w:r>
        <w:lastRenderedPageBreak/>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48FC9479" w14:textId="77777777" w:rsidR="004C7EA9" w:rsidRDefault="004C7EA9" w:rsidP="004C7EA9">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1CD8B323" w14:textId="77777777" w:rsidR="004C7EA9" w:rsidRDefault="004C7EA9" w:rsidP="004C7EA9">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405CFCA3" w14:textId="77777777" w:rsidR="004C7EA9" w:rsidRDefault="004C7EA9" w:rsidP="004C7EA9">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4A54D886" w14:textId="77777777" w:rsidR="004C7EA9" w:rsidRDefault="004C7EA9" w:rsidP="004C7EA9">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34036851" w14:textId="77777777" w:rsidR="004C7EA9" w:rsidRDefault="004C7EA9" w:rsidP="004C7EA9">
      <w:pPr>
        <w:pStyle w:val="Bibliography"/>
      </w:pPr>
      <w:r>
        <w:t xml:space="preserve">Micari, M., Pazos, P., </w:t>
      </w:r>
      <w:proofErr w:type="spellStart"/>
      <w:r>
        <w:t>Streitwieser</w:t>
      </w:r>
      <w:proofErr w:type="spellEnd"/>
      <w:r>
        <w:t xml:space="preserve">,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01C5CAE3" w14:textId="77777777" w:rsidR="004C7EA9" w:rsidRDefault="004C7EA9" w:rsidP="004C7EA9">
      <w:pPr>
        <w:pStyle w:val="Bibliography"/>
      </w:pPr>
      <w:r>
        <w:t xml:space="preserve">Minaei-Bidgoli, B., Kashy, D. A., </w:t>
      </w:r>
      <w:proofErr w:type="spellStart"/>
      <w:r>
        <w:t>Kortemeyer</w:t>
      </w:r>
      <w:proofErr w:type="spellEnd"/>
      <w:r>
        <w:t xml:space="preserve">,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1C0529AE" w14:textId="77777777" w:rsidR="004C7EA9" w:rsidRDefault="004C7EA9" w:rsidP="004C7EA9">
      <w:pPr>
        <w:pStyle w:val="Bibliography"/>
      </w:pPr>
      <w:r>
        <w:t xml:space="preserve">Moradi, S., </w:t>
      </w:r>
      <w:proofErr w:type="spellStart"/>
      <w:r>
        <w:t>Faghiharam</w:t>
      </w:r>
      <w:proofErr w:type="spellEnd"/>
      <w:r>
        <w:t xml:space="preserve">,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0D1CA912" w14:textId="77777777" w:rsidR="004C7EA9" w:rsidRDefault="004C7EA9" w:rsidP="004C7EA9">
      <w:pPr>
        <w:pStyle w:val="Bibliography"/>
      </w:pPr>
      <w:r>
        <w:lastRenderedPageBreak/>
        <w:t xml:space="preserve">Moreno-Guerrero, A.-J., Jurado De Los Santos, P., </w:t>
      </w:r>
      <w:proofErr w:type="spellStart"/>
      <w:r>
        <w:t>Pertegal</w:t>
      </w:r>
      <w:proofErr w:type="spellEnd"/>
      <w:r>
        <w:t xml:space="preserve">-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1F8ECC24" w14:textId="77777777" w:rsidR="004C7EA9" w:rsidRDefault="004C7EA9" w:rsidP="004C7EA9">
      <w:pPr>
        <w:pStyle w:val="Bibliography"/>
      </w:pPr>
      <w:r>
        <w:rPr>
          <w:i/>
          <w:iCs/>
        </w:rPr>
        <w:t>Myers-Briggs/Jung Test: Open Extended Jungian Type Scales</w:t>
      </w:r>
      <w:r>
        <w:t>. (n.d.). Retrieved 21 October 2023, from https://openpsychometrics.org/tests/OEJTS/</w:t>
      </w:r>
    </w:p>
    <w:p w14:paraId="443A482F" w14:textId="77777777" w:rsidR="004C7EA9" w:rsidRDefault="004C7EA9" w:rsidP="004C7EA9">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0AF01B61" w14:textId="77777777" w:rsidR="004C7EA9" w:rsidRDefault="004C7EA9" w:rsidP="004C7EA9">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385705B8" w14:textId="77777777" w:rsidR="004C7EA9" w:rsidRDefault="004C7EA9" w:rsidP="004C7EA9">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7D83477F" w14:textId="77777777" w:rsidR="004C7EA9" w:rsidRDefault="004C7EA9" w:rsidP="004C7EA9">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305AC34E" w14:textId="77777777" w:rsidR="004C7EA9" w:rsidRDefault="004C7EA9" w:rsidP="004C7EA9">
      <w:pPr>
        <w:pStyle w:val="Bibliography"/>
      </w:pPr>
      <w:proofErr w:type="spellStart"/>
      <w:r>
        <w:rPr>
          <w:i/>
          <w:iCs/>
        </w:rPr>
        <w:t>PsyToolkit</w:t>
      </w:r>
      <w:proofErr w:type="spellEnd"/>
      <w:r>
        <w:t>. (n.d.). Retrieved 4 November 2023, from https://www.psytoolkit.org/index.html</w:t>
      </w:r>
    </w:p>
    <w:p w14:paraId="25035E08" w14:textId="77777777" w:rsidR="004C7EA9" w:rsidRDefault="004C7EA9" w:rsidP="004C7EA9">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0D3B1274" w14:textId="77777777" w:rsidR="004C7EA9" w:rsidRDefault="004C7EA9" w:rsidP="004C7EA9">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2E3FB2CD" w14:textId="77777777" w:rsidR="004C7EA9" w:rsidRDefault="004C7EA9" w:rsidP="004C7EA9">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5CBB20F6" w14:textId="77777777" w:rsidR="004C7EA9" w:rsidRDefault="004C7EA9" w:rsidP="004C7EA9">
      <w:pPr>
        <w:pStyle w:val="Bibliography"/>
      </w:pPr>
      <w:r>
        <w:lastRenderedPageBreak/>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11EC69F1" w14:textId="77777777" w:rsidR="004C7EA9" w:rsidRDefault="004C7EA9" w:rsidP="004C7EA9">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35A8FD98" w14:textId="77777777" w:rsidR="004C7EA9" w:rsidRDefault="004C7EA9" w:rsidP="004C7EA9">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2F158F27" w14:textId="77777777" w:rsidR="004C7EA9" w:rsidRDefault="004C7EA9" w:rsidP="004C7EA9">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6921AA53" w14:textId="77777777" w:rsidR="004C7EA9" w:rsidRDefault="004C7EA9" w:rsidP="004C7EA9">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4B902637" w14:textId="77777777" w:rsidR="004C7EA9" w:rsidRDefault="004C7EA9" w:rsidP="004C7EA9">
      <w:pPr>
        <w:pStyle w:val="Bibliography"/>
      </w:pPr>
      <w:r>
        <w:t xml:space="preserve">Ru, B., Alvi, A., Nguyen, V., Osborne, M. A., &amp; Roberts, S. (2020). Bayesian Optimisation over Multiple Continuous and Categorical Inputs. </w:t>
      </w:r>
      <w:r>
        <w:rPr>
          <w:i/>
          <w:iCs/>
        </w:rPr>
        <w:t>Proceedings of the 37th International Conference on Machine Learning</w:t>
      </w:r>
      <w:r>
        <w:t>, 8276–8285. https://proceedings.mlr.press/v119/ru20a.html</w:t>
      </w:r>
    </w:p>
    <w:p w14:paraId="7416F3AE" w14:textId="77777777" w:rsidR="004C7EA9" w:rsidRDefault="004C7EA9" w:rsidP="004C7EA9">
      <w:pPr>
        <w:pStyle w:val="Bibliography"/>
      </w:pPr>
      <w:r>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2F8F4309" w14:textId="77777777" w:rsidR="004C7EA9" w:rsidRDefault="004C7EA9" w:rsidP="004C7EA9">
      <w:pPr>
        <w:pStyle w:val="Bibliography"/>
      </w:pPr>
      <w:r>
        <w:t xml:space="preserve">Selimović, Z., Selimović, H., &amp; </w:t>
      </w:r>
      <w:proofErr w:type="spellStart"/>
      <w:r>
        <w:t>Opić</w:t>
      </w:r>
      <w:proofErr w:type="spellEnd"/>
      <w:r>
        <w:t xml:space="preserve">,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260B8E9B" w14:textId="77777777" w:rsidR="004C7EA9" w:rsidRDefault="004C7EA9" w:rsidP="004C7EA9">
      <w:pPr>
        <w:pStyle w:val="Bibliography"/>
      </w:pPr>
      <w:r>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246A9E16" w14:textId="77777777" w:rsidR="004C7EA9" w:rsidRDefault="004C7EA9" w:rsidP="004C7EA9">
      <w:pPr>
        <w:pStyle w:val="Bibliography"/>
      </w:pPr>
      <w:r>
        <w:lastRenderedPageBreak/>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293F7A4D" w14:textId="77777777" w:rsidR="004C7EA9" w:rsidRDefault="004C7EA9" w:rsidP="004C7EA9">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3439A51" w14:textId="77777777" w:rsidR="004C7EA9" w:rsidRDefault="004C7EA9" w:rsidP="004C7EA9">
      <w:pPr>
        <w:pStyle w:val="Bibliography"/>
      </w:pPr>
      <w:r>
        <w:t xml:space="preserve">Smith, A. B., &amp; Irey, R. K. (1974). </w:t>
      </w:r>
      <w:r>
        <w:rPr>
          <w:i/>
          <w:iCs/>
        </w:rPr>
        <w:t>Personality Variables and the Improvement of College Teaching</w:t>
      </w:r>
      <w:r>
        <w:t>. https://eric.ed.gov/?id=ED096313</w:t>
      </w:r>
    </w:p>
    <w:p w14:paraId="5383CDB2" w14:textId="77777777" w:rsidR="004C7EA9" w:rsidRDefault="004C7EA9" w:rsidP="004C7EA9">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02770F52" w14:textId="77777777" w:rsidR="004C7EA9" w:rsidRDefault="004C7EA9" w:rsidP="004C7EA9">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2C936540" w14:textId="77777777" w:rsidR="004C7EA9" w:rsidRDefault="004C7EA9" w:rsidP="004C7EA9">
      <w:pPr>
        <w:pStyle w:val="Bibliography"/>
      </w:pPr>
      <w:proofErr w:type="spellStart"/>
      <w:r>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2DA02564" w14:textId="77777777" w:rsidR="004C7EA9" w:rsidRDefault="004C7EA9" w:rsidP="004C7EA9">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73C72F56" w14:textId="77777777" w:rsidR="004C7EA9" w:rsidRDefault="004C7EA9" w:rsidP="004C7EA9">
      <w:pPr>
        <w:pStyle w:val="Bibliography"/>
      </w:pPr>
      <w:r>
        <w:t xml:space="preserve">Tomić, A. (2002). </w:t>
      </w:r>
      <w:proofErr w:type="spellStart"/>
      <w:r>
        <w:rPr>
          <w:i/>
          <w:iCs/>
        </w:rPr>
        <w:t>Spremljanje</w:t>
      </w:r>
      <w:proofErr w:type="spellEnd"/>
      <w:r>
        <w:rPr>
          <w:i/>
          <w:iCs/>
        </w:rPr>
        <w:t xml:space="preserve"> </w:t>
      </w:r>
      <w:proofErr w:type="spellStart"/>
      <w:r>
        <w:rPr>
          <w:i/>
          <w:iCs/>
        </w:rPr>
        <w:t>pouka</w:t>
      </w:r>
      <w:proofErr w:type="spellEnd"/>
      <w:r>
        <w:t xml:space="preserve"> (1. natis). </w:t>
      </w:r>
      <w:proofErr w:type="spellStart"/>
      <w:r>
        <w:t>Zavod</w:t>
      </w:r>
      <w:proofErr w:type="spellEnd"/>
      <w:r>
        <w:t xml:space="preserve"> </w:t>
      </w:r>
      <w:proofErr w:type="spellStart"/>
      <w:r>
        <w:t>Republike</w:t>
      </w:r>
      <w:proofErr w:type="spellEnd"/>
      <w:r>
        <w:t xml:space="preserve"> </w:t>
      </w:r>
      <w:proofErr w:type="spellStart"/>
      <w:r>
        <w:t>Slovenije</w:t>
      </w:r>
      <w:proofErr w:type="spellEnd"/>
      <w:r>
        <w:t xml:space="preserve"> za </w:t>
      </w:r>
      <w:proofErr w:type="spellStart"/>
      <w:r>
        <w:t>šolstvo</w:t>
      </w:r>
      <w:proofErr w:type="spellEnd"/>
      <w:r>
        <w:t>.</w:t>
      </w:r>
    </w:p>
    <w:p w14:paraId="3B6FF76B" w14:textId="77777777" w:rsidR="004C7EA9" w:rsidRDefault="004C7EA9" w:rsidP="004C7EA9">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xml:space="preserve">. </w:t>
      </w:r>
      <w:r>
        <w:lastRenderedPageBreak/>
        <w:t>https://consensus.app/papers/reducing-impact-math-anxiety-mental-arithmetic-vall%C3%A9etourangeau/a1049a1c0af255c7a9d4f20dc1b547e2/</w:t>
      </w:r>
    </w:p>
    <w:p w14:paraId="5173A367" w14:textId="77777777" w:rsidR="004C7EA9" w:rsidRDefault="004C7EA9" w:rsidP="004C7EA9">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5C5096F5" w14:textId="77777777" w:rsidR="004C7EA9" w:rsidRDefault="004C7EA9" w:rsidP="004C7EA9">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1ABC2E77" w14:textId="77777777" w:rsidR="004C7EA9" w:rsidRDefault="004C7EA9" w:rsidP="004C7EA9">
      <w:pPr>
        <w:pStyle w:val="Bibliography"/>
      </w:pPr>
      <w:r>
        <w:t xml:space="preserve">Wahyu Ariani, D. (2013). Personality and Learning Motivation. </w:t>
      </w:r>
      <w:r>
        <w:rPr>
          <w:i/>
          <w:iCs/>
        </w:rPr>
        <w:t>European Journal of Business and Management</w:t>
      </w:r>
      <w:r>
        <w:t xml:space="preserve">, </w:t>
      </w:r>
      <w:r>
        <w:rPr>
          <w:i/>
          <w:iCs/>
        </w:rPr>
        <w:t>5</w:t>
      </w:r>
      <w:r>
        <w:t>.</w:t>
      </w:r>
    </w:p>
    <w:p w14:paraId="404F4F91" w14:textId="77777777" w:rsidR="004C7EA9" w:rsidRDefault="004C7EA9" w:rsidP="004C7EA9">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3DAC3A54" w14:textId="77777777" w:rsidR="004C7EA9" w:rsidRDefault="004C7EA9" w:rsidP="004C7EA9">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13467B64" w14:textId="77777777" w:rsidR="004C7EA9" w:rsidRDefault="004C7EA9" w:rsidP="004C7EA9">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11F85AC3" w14:textId="77777777" w:rsidR="004C7EA9" w:rsidRDefault="004C7EA9" w:rsidP="004C7EA9">
      <w:pPr>
        <w:pStyle w:val="Bibliography"/>
      </w:pPr>
      <w:r>
        <w:t xml:space="preserve">Wickham, H. (2014). Tidy Data. </w:t>
      </w:r>
      <w:r>
        <w:rPr>
          <w:i/>
          <w:iCs/>
        </w:rPr>
        <w:t>Journal of Statistical Software</w:t>
      </w:r>
      <w:r>
        <w:t xml:space="preserve">, </w:t>
      </w:r>
      <w:r>
        <w:rPr>
          <w:i/>
          <w:iCs/>
        </w:rPr>
        <w:t>59</w:t>
      </w:r>
      <w:r>
        <w:t>, 1–23. https://doi.org/10.18637/jss.v059.i10</w:t>
      </w:r>
    </w:p>
    <w:p w14:paraId="7FBE9D7D" w14:textId="77777777" w:rsidR="004C7EA9" w:rsidRDefault="004C7EA9" w:rsidP="004C7EA9">
      <w:pPr>
        <w:pStyle w:val="Bibliography"/>
      </w:pPr>
      <w:proofErr w:type="spellStart"/>
      <w:r>
        <w:t>Wieselmann</w:t>
      </w:r>
      <w:proofErr w:type="spellEnd"/>
      <w:r>
        <w:t xml:space="preserve">,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4EACBC85" w14:textId="77777777" w:rsidR="004C7EA9" w:rsidRDefault="004C7EA9" w:rsidP="004C7EA9">
      <w:pPr>
        <w:pStyle w:val="Bibliography"/>
      </w:pPr>
      <w:r>
        <w:lastRenderedPageBreak/>
        <w:t xml:space="preserve">Wilson, G. L., &amp; </w:t>
      </w:r>
      <w:proofErr w:type="spellStart"/>
      <w:r>
        <w:t>Blednick</w:t>
      </w:r>
      <w:proofErr w:type="spellEnd"/>
      <w:r>
        <w:t xml:space="preserve">, J. (2011). </w:t>
      </w:r>
      <w:r>
        <w:rPr>
          <w:i/>
          <w:iCs/>
        </w:rPr>
        <w:t>Teaching in tandem: Effective co-teaching in the inclusive classroom</w:t>
      </w:r>
      <w:r>
        <w:t>. ASCD.</w:t>
      </w:r>
    </w:p>
    <w:p w14:paraId="53C91AC0" w14:textId="77777777" w:rsidR="004C7EA9" w:rsidRDefault="004C7EA9" w:rsidP="004C7EA9">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651408D2" w14:textId="77777777" w:rsidR="004C7EA9" w:rsidRDefault="004C7EA9" w:rsidP="004C7EA9">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4CA34EA8" w14:textId="77777777" w:rsidR="004C7EA9" w:rsidRDefault="004C7EA9" w:rsidP="004C7EA9">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300D723A" w14:textId="77777777" w:rsidR="004C7EA9" w:rsidRDefault="004C7EA9" w:rsidP="004C7EA9">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0EE3E3D4" w14:textId="77777777" w:rsidR="004C7EA9" w:rsidRDefault="004C7EA9" w:rsidP="004C7EA9">
      <w:pPr>
        <w:pStyle w:val="Bibliography"/>
      </w:pPr>
      <w:r>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57A7FDCD" w14:textId="77777777" w:rsidR="004C7EA9" w:rsidRDefault="004C7EA9" w:rsidP="004C7EA9">
      <w:pPr>
        <w:pStyle w:val="Bibliography"/>
      </w:pPr>
      <w:r>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62C08DBE" w14:textId="77777777" w:rsidR="004C7EA9" w:rsidRDefault="004C7EA9" w:rsidP="004C7EA9">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567860F9" w14:textId="328B360B" w:rsidR="00227550" w:rsidRPr="00423309" w:rsidRDefault="00812CAE" w:rsidP="00227550">
      <w:r>
        <w:fldChar w:fldCharType="end"/>
      </w:r>
    </w:p>
    <w:p w14:paraId="0ED0FCE0" w14:textId="741AAC72" w:rsidR="00423309" w:rsidRDefault="00682ABA" w:rsidP="00E9738D">
      <w:pPr>
        <w:pStyle w:val="Heading1"/>
      </w:pPr>
      <w:r>
        <w:lastRenderedPageBreak/>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lastRenderedPageBreak/>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A5AD7"/>
    <w:rsid w:val="000B20A6"/>
    <w:rsid w:val="000C4816"/>
    <w:rsid w:val="000D035A"/>
    <w:rsid w:val="000D75BD"/>
    <w:rsid w:val="000D7CA2"/>
    <w:rsid w:val="000E546B"/>
    <w:rsid w:val="00111EF0"/>
    <w:rsid w:val="00114F5B"/>
    <w:rsid w:val="00117D8A"/>
    <w:rsid w:val="001205B7"/>
    <w:rsid w:val="00120705"/>
    <w:rsid w:val="00126CCC"/>
    <w:rsid w:val="00127C86"/>
    <w:rsid w:val="001304DD"/>
    <w:rsid w:val="0013127F"/>
    <w:rsid w:val="00133626"/>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2D65"/>
    <w:rsid w:val="001E5E41"/>
    <w:rsid w:val="001E75C6"/>
    <w:rsid w:val="001E7AB9"/>
    <w:rsid w:val="001F39D7"/>
    <w:rsid w:val="001F7DC5"/>
    <w:rsid w:val="00200198"/>
    <w:rsid w:val="00205556"/>
    <w:rsid w:val="00216B33"/>
    <w:rsid w:val="002227FE"/>
    <w:rsid w:val="00222F86"/>
    <w:rsid w:val="002258EE"/>
    <w:rsid w:val="00225D1A"/>
    <w:rsid w:val="00227550"/>
    <w:rsid w:val="002318AF"/>
    <w:rsid w:val="00233A38"/>
    <w:rsid w:val="00241494"/>
    <w:rsid w:val="00242B35"/>
    <w:rsid w:val="00243A7F"/>
    <w:rsid w:val="002466E4"/>
    <w:rsid w:val="00247256"/>
    <w:rsid w:val="00251E9A"/>
    <w:rsid w:val="0026505C"/>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1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A7C17"/>
    <w:rsid w:val="004B24A9"/>
    <w:rsid w:val="004B3188"/>
    <w:rsid w:val="004B76A1"/>
    <w:rsid w:val="004C1300"/>
    <w:rsid w:val="004C3C38"/>
    <w:rsid w:val="004C7EA9"/>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611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29A2"/>
    <w:rsid w:val="005E32B1"/>
    <w:rsid w:val="005F02DB"/>
    <w:rsid w:val="005F2A72"/>
    <w:rsid w:val="005F3D62"/>
    <w:rsid w:val="005F7F78"/>
    <w:rsid w:val="00605B10"/>
    <w:rsid w:val="0061004A"/>
    <w:rsid w:val="0061191D"/>
    <w:rsid w:val="00611E37"/>
    <w:rsid w:val="00613989"/>
    <w:rsid w:val="00616873"/>
    <w:rsid w:val="006359FD"/>
    <w:rsid w:val="00635E38"/>
    <w:rsid w:val="00643681"/>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C16E0"/>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860E7"/>
    <w:rsid w:val="00791502"/>
    <w:rsid w:val="00791D5D"/>
    <w:rsid w:val="00793985"/>
    <w:rsid w:val="00793A16"/>
    <w:rsid w:val="00795AA1"/>
    <w:rsid w:val="007A2E9A"/>
    <w:rsid w:val="007B0978"/>
    <w:rsid w:val="007C5CD1"/>
    <w:rsid w:val="007D0959"/>
    <w:rsid w:val="007E2FC1"/>
    <w:rsid w:val="007E355B"/>
    <w:rsid w:val="007E615E"/>
    <w:rsid w:val="007F12D2"/>
    <w:rsid w:val="007F7FA3"/>
    <w:rsid w:val="00801486"/>
    <w:rsid w:val="00803AE6"/>
    <w:rsid w:val="00812CAE"/>
    <w:rsid w:val="0081659C"/>
    <w:rsid w:val="008173E6"/>
    <w:rsid w:val="0083377C"/>
    <w:rsid w:val="008342BB"/>
    <w:rsid w:val="00834DA8"/>
    <w:rsid w:val="00844D7C"/>
    <w:rsid w:val="00845208"/>
    <w:rsid w:val="00850F82"/>
    <w:rsid w:val="00853723"/>
    <w:rsid w:val="00860AD0"/>
    <w:rsid w:val="00864C4A"/>
    <w:rsid w:val="00864F10"/>
    <w:rsid w:val="00872B1E"/>
    <w:rsid w:val="00875AF2"/>
    <w:rsid w:val="00880BC7"/>
    <w:rsid w:val="008827CE"/>
    <w:rsid w:val="008852BA"/>
    <w:rsid w:val="00895354"/>
    <w:rsid w:val="00896F48"/>
    <w:rsid w:val="008A08B0"/>
    <w:rsid w:val="008A4D32"/>
    <w:rsid w:val="008A5283"/>
    <w:rsid w:val="008B22EF"/>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6494D"/>
    <w:rsid w:val="00972725"/>
    <w:rsid w:val="00972B60"/>
    <w:rsid w:val="00975782"/>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02A44"/>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2E5C"/>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0648"/>
    <w:rsid w:val="00C4325D"/>
    <w:rsid w:val="00C54B03"/>
    <w:rsid w:val="00C70EFC"/>
    <w:rsid w:val="00C735C7"/>
    <w:rsid w:val="00C74F04"/>
    <w:rsid w:val="00C75B3D"/>
    <w:rsid w:val="00C8059F"/>
    <w:rsid w:val="00C84D42"/>
    <w:rsid w:val="00CA33C4"/>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27B31"/>
    <w:rsid w:val="00D3616C"/>
    <w:rsid w:val="00D4032F"/>
    <w:rsid w:val="00D41C8E"/>
    <w:rsid w:val="00D424B5"/>
    <w:rsid w:val="00D45104"/>
    <w:rsid w:val="00D55875"/>
    <w:rsid w:val="00D633B8"/>
    <w:rsid w:val="00D64E3E"/>
    <w:rsid w:val="00D652D1"/>
    <w:rsid w:val="00D6536D"/>
    <w:rsid w:val="00D65953"/>
    <w:rsid w:val="00D6799D"/>
    <w:rsid w:val="00D75F42"/>
    <w:rsid w:val="00D80323"/>
    <w:rsid w:val="00D84B4B"/>
    <w:rsid w:val="00D84BCE"/>
    <w:rsid w:val="00DA1921"/>
    <w:rsid w:val="00DB5B09"/>
    <w:rsid w:val="00DC2B86"/>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0CA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B33E3"/>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5</TotalTime>
  <Pages>27</Pages>
  <Words>32837</Words>
  <Characters>187175</Characters>
  <Application>Microsoft Office Word</Application>
  <DocSecurity>0</DocSecurity>
  <Lines>1559</Lines>
  <Paragraphs>43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19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82</cp:revision>
  <cp:lastPrinted>2023-09-30T17:21:00Z</cp:lastPrinted>
  <dcterms:created xsi:type="dcterms:W3CDTF">2023-09-23T17:00:00Z</dcterms:created>
  <dcterms:modified xsi:type="dcterms:W3CDTF">2024-01-03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Dtt60A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